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85B78" w14:textId="77777777" w:rsidR="007729FA" w:rsidRDefault="007729FA" w:rsidP="007729FA">
      <w:pPr>
        <w:pStyle w:val="NoSpacing"/>
        <w:spacing w:line="480" w:lineRule="auto"/>
        <w:jc w:val="center"/>
      </w:pPr>
      <w:r>
        <w:t>BOSTON UNIVERSITY</w:t>
      </w:r>
    </w:p>
    <w:p w14:paraId="1BCA1810" w14:textId="1A43E18F"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amygdalar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Historical considerations of the hippocampal formation and amygdalar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Semon.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Hebb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the MTL consists of the hippocampal formation, entorhinal cortex (EC), perirhinal cortex, and postr</w:t>
      </w:r>
      <w:r w:rsidR="00C15A59">
        <w:t xml:space="preserve">hinal cortex. The hippocampus </w:t>
      </w:r>
      <w:r w:rsidR="00AB5C48">
        <w:t>is a laminated structure that</w:t>
      </w:r>
      <w:r w:rsidR="00C15A59">
        <w:t xml:space="preserve"> </w:t>
      </w:r>
      <w:r w:rsidR="00B760FD">
        <w:t xml:space="preserve">can be further subdivided into the </w:t>
      </w:r>
      <w:r w:rsidR="00C15A59">
        <w:t xml:space="preserve">dentate gyrus (DG) and </w:t>
      </w:r>
      <w:r w:rsidR="00B760FD">
        <w:t xml:space="preserve">Cornu Ammonis </w:t>
      </w:r>
      <w:r w:rsidR="00C15A59">
        <w:t xml:space="preserve">(CA) fields, CA1, CA2, and CA3. The output region of the hippocampus is the subicular complex, which is comprised of the subiculum proper, presubiculum, and parasubiculum.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 xml:space="preserve">is commonly referred to as the “trisynaptic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The second circuit, the temporammonic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Dentate gyrus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which is glutamatergic</w:t>
      </w:r>
      <w:r w:rsidR="00961C30">
        <w:t xml:space="preserve">. </w:t>
      </w:r>
      <w:r w:rsidR="008C4A0B">
        <w:t>These</w:t>
      </w:r>
      <w:r w:rsidR="00961C30">
        <w:t xml:space="preserve"> </w:t>
      </w:r>
      <w:r>
        <w:t xml:space="preserve">receive excitatory input from </w:t>
      </w:r>
      <w:r w:rsidR="00B76F00">
        <w:t>ECII</w:t>
      </w:r>
      <w:r w:rsidR="00F84463">
        <w:t>, a projection often referred to as the perforant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hilus</w:t>
      </w:r>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r w:rsidR="00AE5D3D">
        <w:t xml:space="preserve">GABAergic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r>
        <w:t xml:space="preserve">orthogonalization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r w:rsidR="000E453B">
        <w:t>boutons</w:t>
      </w:r>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r>
        <w:t>autoassociative connections</w:t>
      </w:r>
      <w:r w:rsidR="00B612E9">
        <w:t xml:space="preserve"> originating</w:t>
      </w:r>
      <w:r w:rsidR="00AD73B0">
        <w:t xml:space="preserve"> from both ipsilateral and contralateral CA3 (via the hippocampal commissure). This feature is </w:t>
      </w:r>
      <w:r w:rsidR="00576A26">
        <w:t xml:space="preserve">believed to support episodic memory through an autoassociati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Knierim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temporoammonic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reuniens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basolateral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ed to extrahippocampal structures through the subiculum</w:t>
      </w:r>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retrosplenial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subregion.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r>
        <w:rPr>
          <w:i/>
        </w:rPr>
        <w:t>Subicular complex</w:t>
      </w:r>
    </w:p>
    <w:p w14:paraId="4162F02D" w14:textId="2542E77C" w:rsidR="00124E03" w:rsidRDefault="00124E03" w:rsidP="00124E03">
      <w:pPr>
        <w:widowControl w:val="0"/>
        <w:autoSpaceDE w:val="0"/>
        <w:autoSpaceDN w:val="0"/>
        <w:adjustRightInd w:val="0"/>
        <w:spacing w:line="480" w:lineRule="auto"/>
        <w:ind w:firstLine="900"/>
      </w:pPr>
      <w:r>
        <w:t xml:space="preserve">The subicular complex is comprised of the subiculum, presubiculum (the dorsal aspect being called the postsubiculum), and parasubiculum. CA1 sends a dense, topographical projection to subiculum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intrahippocampal connection was unidirectional, there has been accumulating evidence that there is also a subiculum-CA1 backprojection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subiculum also sends projections to the pre- and parasubiculum,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retrosplenial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The subiculum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On the other hand, there is a respectable amount of literature on the pre- and parasubiculum,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CA2 is a small subregion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r w:rsidR="001C2660">
        <w:t xml:space="preserve">Extrahippocampal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Broca, supramammillary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GABAergic, cholinergic, and glutamatergic inn</w:t>
      </w:r>
      <w:r w:rsidR="008A75F5">
        <w:t xml:space="preserve">ervations onto the hippocampus and also </w:t>
      </w:r>
      <w:r w:rsidR="000803AF">
        <w:t xml:space="preserve">receives GABAergic </w:t>
      </w:r>
      <w:r w:rsidR="008A75F5">
        <w:t xml:space="preserve">input from CA1 and CA3. In the rat, GABAergic cells exclusively synapse onto hippocampal GABAergic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r w:rsidR="000803AF">
        <w:t xml:space="preserve">GABAergic and glutamatergic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Septal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Lateral entorhinal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entorhinal </w:t>
      </w:r>
      <w:r>
        <w:t>cortex (LEC) is a subdivision of the EC</w:t>
      </w:r>
      <w:r w:rsidR="008730DC">
        <w:t xml:space="preserve"> that is distinct from the medial entorhinal cortex</w:t>
      </w:r>
      <w:r w:rsidR="003678FC">
        <w:t xml:space="preserve"> (MEC)</w:t>
      </w:r>
      <w:r w:rsidR="005E6811">
        <w:t xml:space="preserve"> on the basis of cytoarchitectur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ouputs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r w:rsidR="00457230">
        <w:t>perirhinal cortex</w:t>
      </w:r>
      <w:r w:rsidR="00273940">
        <w:t>, piriform cortex</w:t>
      </w:r>
      <w:r w:rsidR="00457230">
        <w:t>, subicular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Medial entorhinal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entorhinal cortex (MEC), in contrast, receives most of </w:t>
      </w:r>
      <w:r w:rsidR="00273940">
        <w:t xml:space="preserve">its </w:t>
      </w:r>
      <w:r w:rsidR="003678FC">
        <w:t>cortical inputs from</w:t>
      </w:r>
      <w:r w:rsidR="00273940">
        <w:t xml:space="preserve"> the postrhinal and piriform cortex, but is also </w:t>
      </w:r>
      <w:r w:rsidR="00E23287">
        <w:t xml:space="preserve">connected with the retrosplenial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glutamatergic spiny projection neurons, with the remainder being GABAergic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basolateral nucleus is reciprocally connected with ventral CA1, subiculum, and medial prefrontal cortex</w:t>
      </w:r>
      <w:r w:rsidR="000E3ABD">
        <w:t xml:space="preserve"> (mPFC)</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which involve amygdala</w:t>
      </w:r>
      <w:r w:rsidR="00EE17D4">
        <w:t>r</w:t>
      </w:r>
      <w:r>
        <w:t xml:space="preserve"> circuitry as well as interactions with other structures such as the medial prefrontal cortex and the ventral hippocampus. Locally, a</w:t>
      </w:r>
      <w:r w:rsidR="00072E46">
        <w:t xml:space="preserve">mygdalar microcircuitry is highly dependent on inhibitory and disinhibitory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perisomatic inhibition by parvalbumin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mPFC/ventral CA1 also </w:t>
      </w:r>
      <w:r w:rsidR="00C06ABD">
        <w:t>influence</w:t>
      </w:r>
      <w:r>
        <w:t xml:space="preserve"> fear-associated behavior. T</w:t>
      </w:r>
      <w:r w:rsidR="00593906">
        <w:t xml:space="preserve">he amygdala exhibits a theta rhythm similar to that of the hippocampus, and hippocampal-amygdalar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r w:rsidR="006B49CF">
        <w:t>mPFC</w:t>
      </w:r>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subregions of the mPFC, infralimbic (IL) and prelimbic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208E8C6A"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any have recognized its role</w:t>
      </w:r>
      <w:r w:rsidR="00997FBA">
        <w:t xml:space="preserve"> in</w:t>
      </w:r>
      <w:r w:rsidR="006A7358">
        <w:t xml:space="preserve"> relational </w:t>
      </w:r>
      <w:r w:rsidR="00997FBA">
        <w:t xml:space="preserve">memory, </w:t>
      </w:r>
      <w:r w:rsidR="0004671E">
        <w:t xml:space="preserve">not necessarily in the spatial </w:t>
      </w:r>
      <w:r w:rsidR="00997FBA">
        <w:t>domain</w:t>
      </w:r>
      <w:r w:rsidR="0004671E">
        <w:t xml:space="preserve">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allocentric reference frame, overlaid on a Euclidean coordinate system provided by entorhinal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nonspatial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allocentric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Tolman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Tolman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66BDC07C"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F35D00">
        <w:t xml:space="preserve">, possibly to form associations between places or between </w:t>
      </w:r>
      <w:r w:rsidR="006C38C5">
        <w:t>locations</w:t>
      </w:r>
      <w:r w:rsidR="00F35D00">
        <w:t xml:space="preserve"> and events</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w:t>
      </w:r>
      <w:r w:rsidR="00533B50">
        <w:t xml:space="preserve">Sequences of place cells are also reactivated during rapid eye movement sleep, possibly supporting </w:t>
      </w:r>
      <w:r w:rsidR="008C2834">
        <w:t xml:space="preserve">learning of spatial layouts </w:t>
      </w:r>
      <w:r w:rsidR="008C2834">
        <w:fldChar w:fldCharType="begin" w:fldLock="1"/>
      </w:r>
      <w:r w:rsidR="0031267E">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008C2834">
        <w:fldChar w:fldCharType="separate"/>
      </w:r>
      <w:r w:rsidR="008C2834" w:rsidRPr="008C2834">
        <w:rPr>
          <w:noProof/>
        </w:rPr>
        <w:t>(Louie and Wilson, 2001)</w:t>
      </w:r>
      <w:r w:rsidR="008C2834">
        <w:fldChar w:fldCharType="end"/>
      </w:r>
      <w:r w:rsidR="008C2834">
        <w:t xml:space="preserve">. </w:t>
      </w:r>
      <w:r w:rsidR="00AE7A3E">
        <w:t xml:space="preserve">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1C17C1F0"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EA27B5">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005A0C42">
        <w:fldChar w:fldCharType="separate"/>
      </w:r>
      <w:r w:rsidR="0031267E" w:rsidRPr="0031267E">
        <w:rPr>
          <w:noProof/>
        </w:rPr>
        <w:t>(Dupret et al., 2010; 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w:t>
      </w:r>
      <w:r w:rsidR="004B7838">
        <w:lastRenderedPageBreak/>
        <w:t xml:space="preserve">ensemble activations also correlate </w:t>
      </w:r>
      <w:r w:rsidR="00C866DE">
        <w:t>tightly with mental exploration of space</w:t>
      </w:r>
      <w:r w:rsidR="004B7838">
        <w:t xml:space="preserve">. </w:t>
      </w:r>
      <w:r w:rsidR="000C4579">
        <w:t xml:space="preserve">Early in learning spatial 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xml:space="preserve">. These “vicarious trial-and-error” </w:t>
      </w:r>
      <w:r w:rsidR="007108DF">
        <w:t xml:space="preserve">(VTE) </w:t>
      </w:r>
      <w:r w:rsidR="004B7838">
        <w:t>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CD1229F" w14:textId="5E2A08F3" w:rsidR="001A2544" w:rsidRDefault="001A2544" w:rsidP="008D075B">
      <w:pPr>
        <w:widowControl w:val="0"/>
        <w:autoSpaceDE w:val="0"/>
        <w:autoSpaceDN w:val="0"/>
        <w:adjustRightInd w:val="0"/>
        <w:spacing w:line="480" w:lineRule="auto"/>
        <w:rPr>
          <w:i/>
        </w:rPr>
      </w:pPr>
      <w:r>
        <w:rPr>
          <w:i/>
        </w:rPr>
        <w:t>1.3.2.1. Theta sequences</w:t>
      </w:r>
    </w:p>
    <w:p w14:paraId="6C4A18AE" w14:textId="69A4534A" w:rsidR="00735929"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w:t>
      </w:r>
      <w:r w:rsidR="0097100F">
        <w:t xml:space="preserve">the function of </w:t>
      </w:r>
      <w:r>
        <w:t xml:space="preserve">hippocampal spikes may be </w:t>
      </w:r>
      <w:r w:rsidR="00A12F32">
        <w:t>more accurately described</w:t>
      </w:r>
      <w:r>
        <w:t xml:space="preserve"> by their temporal organization. </w:t>
      </w:r>
      <w:r w:rsidR="007C708D">
        <w:t xml:space="preserve">The first discussion of temporal relationships </w:t>
      </w:r>
      <w:r w:rsidR="00A12F32">
        <w:t>between</w:t>
      </w:r>
      <w:r w:rsidR="007C708D">
        <w:t xml:space="preserve"> hippocampal spikes originates from the</w:t>
      </w:r>
      <w:r w:rsidR="00A12F32">
        <w:t xml:space="preserve"> initial observations of</w:t>
      </w:r>
      <w:r w:rsidR="007C708D">
        <w:t xml:space="preserve">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5659C8">
        <w:t>. During active exploration, t</w:t>
      </w:r>
      <w:r w:rsidR="007C708D">
        <w:t xml:space="preserve">here is a prominent </w:t>
      </w:r>
      <w:r w:rsidR="001549EA">
        <w:t xml:space="preserve">4-12 Hz oscillation in the rodent hippocampus </w:t>
      </w:r>
      <w:r w:rsidR="001549EA">
        <w:lastRenderedPageBreak/>
        <w:t xml:space="preserve">called the 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which entrains hippocampal pyramidal cells. Because pyramidal cell</w:t>
      </w:r>
      <w:r w:rsidR="00735929">
        <w:t>s burst</w:t>
      </w:r>
      <w:r w:rsidR="001549EA">
        <w:t xml:space="preserve"> at slightly higher frequencies </w:t>
      </w:r>
      <w:r w:rsidR="0097100F">
        <w:t>than</w:t>
      </w:r>
      <w:r w:rsidR="001549EA">
        <w:t xml:space="preserve"> theta, this causes phase precession whereby spikes occur at </w:t>
      </w:r>
      <w:r w:rsidR="009F569C">
        <w:t>progressively earlier</w:t>
      </w:r>
      <w:r w:rsidR="001549EA">
        <w:t xml:space="preserve">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w:t>
      </w:r>
      <w:r w:rsidR="00735929">
        <w:t xml:space="preserve">within a single theta cycle, </w:t>
      </w:r>
      <w:r w:rsidR="00B92F7A">
        <w:t xml:space="preserve">place cells with fields early on the track will tend to fire </w:t>
      </w:r>
      <w:r w:rsidR="00735929">
        <w:t>before</w:t>
      </w:r>
      <w:r w:rsidR="00B92F7A">
        <w:t xml:space="preserve"> ones with fields later on the track. Consequently, </w:t>
      </w:r>
      <w:r w:rsidR="007D66CA">
        <w:t xml:space="preserve">place </w:t>
      </w:r>
      <w:r w:rsidR="000605B8">
        <w:t xml:space="preserve">cell assemblies </w:t>
      </w:r>
      <w:r w:rsidR="00B92F7A">
        <w:t>are</w:t>
      </w:r>
      <w:r w:rsidR="007D66CA">
        <w:t xml:space="preserve"> </w:t>
      </w:r>
      <w:r w:rsidR="00E846AC">
        <w:t>organized</w:t>
      </w:r>
      <w:r w:rsidR="007D66CA">
        <w:t xml:space="preserve"> into</w:t>
      </w:r>
      <w:r w:rsidR="000605B8">
        <w:t xml:space="preserve"> “theta sequences” </w:t>
      </w:r>
      <w:r w:rsidR="007D66CA">
        <w:t>that</w:t>
      </w:r>
      <w:r w:rsidR="000605B8">
        <w:t xml:space="preserve"> encode time-compressed </w:t>
      </w:r>
      <w:r w:rsidR="007D66CA">
        <w:t>versions of traversals</w:t>
      </w:r>
      <w:r w:rsidR="0097100F">
        <w:t xml:space="preserve"> through multiple place fields</w:t>
      </w:r>
      <w:r w:rsidR="007D66CA">
        <w:t xml:space="preserve">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w:t>
      </w:r>
    </w:p>
    <w:p w14:paraId="09532D54" w14:textId="5F214B3D" w:rsidR="007108DF" w:rsidRDefault="00735929" w:rsidP="00735929">
      <w:pPr>
        <w:widowControl w:val="0"/>
        <w:autoSpaceDE w:val="0"/>
        <w:autoSpaceDN w:val="0"/>
        <w:adjustRightInd w:val="0"/>
        <w:spacing w:line="480" w:lineRule="auto"/>
        <w:ind w:firstLine="720"/>
      </w:pPr>
      <w:r>
        <w:t>Theta sequences are the ordered firing patterns</w:t>
      </w:r>
      <w:r w:rsidR="00B93397">
        <w:t xml:space="preserve"> occurring within single theta cycles</w:t>
      </w:r>
      <w:r>
        <w:t xml:space="preserve"> of a </w:t>
      </w:r>
      <w:r w:rsidR="003142A6">
        <w:t>place cell population</w:t>
      </w:r>
      <w:r>
        <w:t xml:space="preserve">. </w:t>
      </w:r>
      <w:r w:rsidR="00004EEC">
        <w:t xml:space="preserve">Theta sequences at the ensemble level are thought to arise as a </w:t>
      </w:r>
      <w:r w:rsidR="002B46A5">
        <w:t>result</w:t>
      </w:r>
      <w:r w:rsidR="00004EEC">
        <w:t xml:space="preserve"> of phase precession of individual neurons at the single cell level </w:t>
      </w:r>
      <w:r w:rsidR="00B43167">
        <w:fldChar w:fldCharType="begin" w:fldLock="1"/>
      </w:r>
      <w:r w:rsidR="00286A89">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00B43167">
        <w:fldChar w:fldCharType="separate"/>
      </w:r>
      <w:r w:rsidR="00B43167" w:rsidRPr="00B43167">
        <w:rPr>
          <w:noProof/>
        </w:rPr>
        <w:t>(Lisman and Redish, 2009)</w:t>
      </w:r>
      <w:r w:rsidR="00B43167">
        <w:fldChar w:fldCharType="end"/>
      </w:r>
      <w:r w:rsidR="00B43167">
        <w:t xml:space="preserve"> and may represent discretized chunks of information </w:t>
      </w:r>
      <w:r w:rsidR="00B43167">
        <w:fldChar w:fldCharType="begin" w:fldLock="1"/>
      </w:r>
      <w:r w:rsidR="00B43167">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00B43167">
        <w:fldChar w:fldCharType="separate"/>
      </w:r>
      <w:r w:rsidR="00B43167" w:rsidRPr="00B43167">
        <w:rPr>
          <w:noProof/>
        </w:rPr>
        <w:t>(Jezek et al., 2011)</w:t>
      </w:r>
      <w:r w:rsidR="00B43167">
        <w:fldChar w:fldCharType="end"/>
      </w:r>
      <w:r w:rsidR="00004EEC">
        <w:t xml:space="preserve">. </w:t>
      </w:r>
      <w:r>
        <w:t xml:space="preserve">Because they fit into single theta cycles, theta sequences </w:t>
      </w:r>
      <w:r w:rsidR="00341EB0">
        <w:t>are</w:t>
      </w:r>
      <w:r>
        <w:t xml:space="preserve"> temporally compressed</w:t>
      </w:r>
      <w:r w:rsidR="00341EB0">
        <w:t xml:space="preserve"> </w:t>
      </w:r>
      <w:r w:rsidR="000457B7">
        <w:t xml:space="preserve">(into milliseconds) </w:t>
      </w:r>
      <w:r w:rsidR="00341EB0">
        <w:t>relative to</w:t>
      </w:r>
      <w:r w:rsidR="000457B7">
        <w:t xml:space="preserve"> behavioral-timescale (seconds)</w:t>
      </w:r>
      <w:r w:rsidR="00341EB0">
        <w:t xml:space="preserve"> place cell sequences</w:t>
      </w:r>
      <w:r w:rsidR="007D66CA">
        <w:t xml:space="preserve">. </w:t>
      </w:r>
      <w:r w:rsidR="000457B7">
        <w:t xml:space="preserve">This temporal compression enables a variety of physiological mechanisms. </w:t>
      </w:r>
      <w:r w:rsidR="004728E3">
        <w:t>By condensing a</w:t>
      </w:r>
      <w:r w:rsidR="007D66CA">
        <w:t xml:space="preserve"> sequence of place field traversals </w:t>
      </w:r>
      <w:r w:rsidR="004D1FCB">
        <w:t>down to</w:t>
      </w:r>
      <w:r w:rsidR="00443917">
        <w:t xml:space="preserve"> biophysical timesca</w:t>
      </w:r>
      <w:r w:rsidR="00011114">
        <w:t>le</w:t>
      </w:r>
      <w:r w:rsidR="004D1FCB">
        <w:t>s</w:t>
      </w:r>
      <w:r w:rsidR="00011114">
        <w:t xml:space="preserve">, </w:t>
      </w:r>
      <w:r w:rsidR="004728E3">
        <w:t>it</w:t>
      </w:r>
      <w:r w:rsidR="00011114">
        <w:t xml:space="preserve"> falls under canonical </w:t>
      </w:r>
      <w:r w:rsidR="00DB5987">
        <w:t xml:space="preserve">temporal </w:t>
      </w:r>
      <w:r w:rsidR="00011114">
        <w:t xml:space="preserve">windows for </w:t>
      </w:r>
      <w:r w:rsidR="007D66CA">
        <w:t>plasticity</w:t>
      </w:r>
      <w:r w:rsidR="00BA3B2C">
        <w:t xml:space="preserve"> and the strengthening of synaptic contacts</w:t>
      </w:r>
      <w:r w:rsidR="007D66CA">
        <w:t xml:space="preserve"> </w:t>
      </w:r>
      <w:r w:rsidR="007D66CA">
        <w:fldChar w:fldCharType="begin" w:fldLock="1"/>
      </w:r>
      <w:r w:rsidR="004D1FCB">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007D66CA">
        <w:fldChar w:fldCharType="separate"/>
      </w:r>
      <w:r w:rsidR="00011114" w:rsidRPr="00011114">
        <w:rPr>
          <w:noProof/>
        </w:rPr>
        <w:t>(Bliss and Collingridge, 1993; Mehta et al., 2002)</w:t>
      </w:r>
      <w:r w:rsidR="007D66CA">
        <w:fldChar w:fldCharType="end"/>
      </w:r>
      <w:r w:rsidR="007D66CA">
        <w:t xml:space="preserve">. </w:t>
      </w:r>
      <w:r w:rsidR="009B76BA">
        <w:t>Under this framework</w:t>
      </w:r>
      <w:r w:rsidR="00580ACF">
        <w:t>, temporally coordinated</w:t>
      </w:r>
      <w:r w:rsidR="00E10E70">
        <w:t xml:space="preserve"> place cells with adjacent fields </w:t>
      </w:r>
      <w:r w:rsidR="00580ACF">
        <w:t>are bound together via Hebbian plasticity over learning</w:t>
      </w:r>
      <w:r w:rsidR="00306681">
        <w:t xml:space="preserve"> </w:t>
      </w:r>
      <w:r w:rsidR="00306681">
        <w:fldChar w:fldCharType="begin" w:fldLock="1"/>
      </w:r>
      <w:r w:rsidR="00306681">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00306681">
        <w:fldChar w:fldCharType="separate"/>
      </w:r>
      <w:r w:rsidR="00306681" w:rsidRPr="00306681">
        <w:rPr>
          <w:noProof/>
        </w:rPr>
        <w:t>(Leibold et al., 2008)</w:t>
      </w:r>
      <w:r w:rsidR="00306681">
        <w:fldChar w:fldCharType="end"/>
      </w:r>
      <w:r w:rsidR="00BA3B2C">
        <w:t xml:space="preserve">. </w:t>
      </w:r>
      <w:r w:rsidR="007D66CA">
        <w:t xml:space="preserve">Then, as a </w:t>
      </w:r>
      <w:r w:rsidR="00A73258">
        <w:t>result</w:t>
      </w:r>
      <w:r w:rsidR="007D66CA">
        <w:t xml:space="preserve">, </w:t>
      </w:r>
      <w:r w:rsidR="00007D79">
        <w:t>each sweep of the</w:t>
      </w:r>
      <w:r w:rsidR="007D66CA">
        <w:t xml:space="preserve"> theta sequence can predict immediate future spatial </w:t>
      </w:r>
      <w:r w:rsidR="00007D79">
        <w:t>locations</w:t>
      </w:r>
      <w:r w:rsidR="009F5BD1">
        <w:t xml:space="preserve"> ahead of the animal</w:t>
      </w:r>
      <w:r w:rsidR="00B6055D">
        <w:t>. This</w:t>
      </w:r>
      <w:r w:rsidR="00C54DFC">
        <w:t xml:space="preserve"> requires </w:t>
      </w:r>
      <w:r w:rsidR="00C54DFC">
        <w:lastRenderedPageBreak/>
        <w:t>learning, which</w:t>
      </w:r>
      <w:r w:rsidR="00EF3177">
        <w:t xml:space="preserve"> </w:t>
      </w:r>
      <w:r w:rsidR="007D66CA">
        <w:t xml:space="preserve">is consistent with findings that </w:t>
      </w:r>
      <w:r w:rsidR="00306681">
        <w:t>theta sequences take</w:t>
      </w:r>
      <w:r w:rsidR="007D66CA">
        <w:t xml:space="preserve"> </w:t>
      </w:r>
      <w:r w:rsidR="00903050">
        <w:t>a number of</w:t>
      </w:r>
      <w:r w:rsidR="007D66CA">
        <w:t xml:space="preserve"> trials to fully mature </w:t>
      </w:r>
      <w:r w:rsidR="007D66CA">
        <w:fldChar w:fldCharType="begin" w:fldLock="1"/>
      </w:r>
      <w:r w:rsidR="00575B78">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306681">
        <w:t xml:space="preserve"> despite phase precession being present on the very first trial </w:t>
      </w:r>
      <w:r w:rsidR="00306681">
        <w:fldChar w:fldCharType="begin" w:fldLock="1"/>
      </w:r>
      <w:r w:rsidR="00B43167">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00306681">
        <w:fldChar w:fldCharType="separate"/>
      </w:r>
      <w:r w:rsidR="00306681" w:rsidRPr="00306681">
        <w:rPr>
          <w:noProof/>
        </w:rPr>
        <w:t>(Schmidt et al., 2009)</w:t>
      </w:r>
      <w:r w:rsidR="00306681">
        <w:fldChar w:fldCharType="end"/>
      </w:r>
      <w:r w:rsidR="00B6055D">
        <w:t xml:space="preserve">. </w:t>
      </w:r>
      <w:r w:rsidR="000A091C">
        <w:t xml:space="preserve">Additionally, under controlled circumstances where the rat is moving backwards in space, theta sequences appropriately flip to predict upcoming locations in reverse order </w:t>
      </w:r>
      <w:r w:rsidR="000A091C">
        <w:fldChar w:fldCharType="begin" w:fldLock="1"/>
      </w:r>
      <w:r w:rsidR="0072309C">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000A091C">
        <w:fldChar w:fldCharType="separate"/>
      </w:r>
      <w:r w:rsidR="000A091C" w:rsidRPr="000A091C">
        <w:rPr>
          <w:noProof/>
        </w:rPr>
        <w:t>(Cei et al., 2014)</w:t>
      </w:r>
      <w:r w:rsidR="000A091C">
        <w:fldChar w:fldCharType="end"/>
      </w:r>
      <w:r w:rsidR="000A091C">
        <w:t>. Finally</w:t>
      </w:r>
      <w:r w:rsidR="00DF25CF">
        <w:t xml:space="preserve"> a</w:t>
      </w:r>
      <w:r w:rsidR="005E4998">
        <w:t xml:space="preserve">s mentioned earlier, VTE events are accompanied by </w:t>
      </w:r>
      <w:r w:rsidR="00903050">
        <w:t xml:space="preserve">theta sequences </w:t>
      </w:r>
      <w:r w:rsidR="00DF25CF">
        <w:t xml:space="preserve">with each </w:t>
      </w:r>
      <w:r w:rsidR="00903050">
        <w:t>sequence</w:t>
      </w:r>
      <w:r w:rsidR="00DF25CF">
        <w:t xml:space="preserve"> sweeping through possible </w:t>
      </w:r>
      <w:r w:rsidR="00DF4F8D">
        <w:t xml:space="preserve">future </w:t>
      </w:r>
      <w:r w:rsidR="00DF25CF">
        <w:t>trajectories</w:t>
      </w:r>
      <w:r w:rsidR="00903050">
        <w:t>, enabling the rat to use learned knowledge about spatial layout to guide future decisions</w:t>
      </w:r>
      <w:r w:rsidR="005E4998">
        <w:t xml:space="preserve"> </w:t>
      </w:r>
      <w:r w:rsidR="005E4998">
        <w:fldChar w:fldCharType="begin" w:fldLock="1"/>
      </w:r>
      <w:r w:rsidR="002C1C98">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5E4998">
        <w:fldChar w:fldCharType="separate"/>
      </w:r>
      <w:r w:rsidR="005E4998" w:rsidRPr="005E4998">
        <w:rPr>
          <w:noProof/>
        </w:rPr>
        <w:t>(Johnson and Redish, 2007)</w:t>
      </w:r>
      <w:r w:rsidR="005E4998">
        <w:fldChar w:fldCharType="end"/>
      </w:r>
      <w:r w:rsidR="005E4998">
        <w:t xml:space="preserve">. </w:t>
      </w:r>
    </w:p>
    <w:p w14:paraId="5B6913F8" w14:textId="36EDD6FE" w:rsidR="00302954" w:rsidRDefault="002B4466" w:rsidP="00735929">
      <w:pPr>
        <w:widowControl w:val="0"/>
        <w:autoSpaceDE w:val="0"/>
        <w:autoSpaceDN w:val="0"/>
        <w:adjustRightInd w:val="0"/>
        <w:spacing w:line="480" w:lineRule="auto"/>
        <w:ind w:firstLine="720"/>
      </w:pPr>
      <w:r>
        <w:t>Phase</w:t>
      </w:r>
      <w:r w:rsidR="00E846AC">
        <w:t xml:space="preserve"> precession </w:t>
      </w:r>
      <w:r w:rsidR="00680027">
        <w:t xml:space="preserve">also </w:t>
      </w:r>
      <w:r w:rsidR="00991C15">
        <w:t>supports</w:t>
      </w:r>
      <w:r w:rsidR="00E846AC">
        <w:t xml:space="preserve"> the formation and maintenance of cell assembly sequences</w:t>
      </w:r>
      <w:r w:rsidR="002C1C98">
        <w:t xml:space="preserve"> outside of the spatial domain. During stationary running, where spatial input is fixed, cells with </w:t>
      </w:r>
      <w:r w:rsidR="00B33F7C">
        <w:t xml:space="preserve">temporally-locked </w:t>
      </w:r>
      <w:r w:rsidR="002C1C98">
        <w:t xml:space="preserve">firing fields during the run still phase precess </w:t>
      </w:r>
      <w:r w:rsidR="002C1C98">
        <w:fldChar w:fldCharType="begin" w:fldLock="1"/>
      </w:r>
      <w:r w:rsidR="00115E1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2C1C98">
        <w:fldChar w:fldCharType="separate"/>
      </w:r>
      <w:r w:rsidR="002C1C98" w:rsidRPr="002C1C98">
        <w:rPr>
          <w:noProof/>
        </w:rPr>
        <w:t>(Pastalkova et al., 2008)</w:t>
      </w:r>
      <w:r w:rsidR="002C1C98">
        <w:fldChar w:fldCharType="end"/>
      </w:r>
      <w:r w:rsidR="002C1C98">
        <w:t xml:space="preserve">. </w:t>
      </w:r>
      <w:r w:rsidR="00E846AC">
        <w:t xml:space="preserve">Inhibiting the theta pacemaker, the medial septum, disrupts </w:t>
      </w:r>
      <w:r w:rsidR="00D71564">
        <w:t xml:space="preserve">these </w:t>
      </w:r>
      <w:r w:rsidR="00E846AC">
        <w:t xml:space="preserve">behavioral-timescale hippocampal sequences </w:t>
      </w:r>
      <w:r w:rsidR="001553B7">
        <w:t>during stationary running</w:t>
      </w:r>
      <w:r w:rsidR="00B33F7C">
        <w:t>, suggesting that storage of temporal information may require theta modulation</w:t>
      </w:r>
      <w:r w:rsidR="001553B7">
        <w:t xml:space="preserve">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w:t>
      </w:r>
      <w:r w:rsidR="00B33F7C">
        <w:t>distinct</w:t>
      </w:r>
      <w:r w:rsidR="00923356">
        <w:t xml:space="preserve"> </w:t>
      </w:r>
      <w:r w:rsidR="00E846AC">
        <w:t>non-spatial events</w:t>
      </w:r>
      <w:r w:rsidR="00B33F7C">
        <w:t>, such as odor-tone-reward pairings</w:t>
      </w:r>
      <w:r w:rsidR="00115E1B">
        <w:t xml:space="preserve"> and jump events</w:t>
      </w:r>
      <w:r w:rsidR="00E846AC">
        <w:t xml:space="preserve"> </w:t>
      </w:r>
      <w:r w:rsidR="00E846AC">
        <w:fldChar w:fldCharType="begin" w:fldLock="1"/>
      </w:r>
      <w:r w:rsidR="000A091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00E846AC">
        <w:fldChar w:fldCharType="separate"/>
      </w:r>
      <w:r w:rsidR="00115E1B" w:rsidRPr="00115E1B">
        <w:rPr>
          <w:noProof/>
        </w:rPr>
        <w:t>(Lenck-Santini et al., 2008; Terada et al., 2017)</w:t>
      </w:r>
      <w:r w:rsidR="00E846AC">
        <w:fldChar w:fldCharType="end"/>
      </w:r>
      <w:r w:rsidR="00E846AC">
        <w:t>.</w:t>
      </w:r>
      <w:r w:rsidR="004728E3">
        <w:t xml:space="preserve"> As a general principle, the theta oscillation and phase precession may </w:t>
      </w:r>
      <w:r w:rsidR="003142A6">
        <w:t xml:space="preserve">simply be organizing </w:t>
      </w:r>
      <w:r w:rsidR="00B33F7C">
        <w:t xml:space="preserve">structured information from the external environment to inform upcoming behavior. </w:t>
      </w:r>
    </w:p>
    <w:p w14:paraId="49D57BA7" w14:textId="77777777" w:rsidR="003A1142" w:rsidRDefault="003A1142" w:rsidP="00735929">
      <w:pPr>
        <w:widowControl w:val="0"/>
        <w:autoSpaceDE w:val="0"/>
        <w:autoSpaceDN w:val="0"/>
        <w:adjustRightInd w:val="0"/>
        <w:spacing w:line="480" w:lineRule="auto"/>
        <w:ind w:firstLine="720"/>
      </w:pPr>
    </w:p>
    <w:p w14:paraId="43B6CAE4" w14:textId="73B9DB6D" w:rsidR="003A1142" w:rsidRDefault="003A1142" w:rsidP="003A1142">
      <w:pPr>
        <w:widowControl w:val="0"/>
        <w:autoSpaceDE w:val="0"/>
        <w:autoSpaceDN w:val="0"/>
        <w:adjustRightInd w:val="0"/>
        <w:spacing w:line="480" w:lineRule="auto"/>
        <w:rPr>
          <w:i/>
        </w:rPr>
      </w:pPr>
      <w:r>
        <w:rPr>
          <w:i/>
        </w:rPr>
        <w:t>1.3.2.2. Replay events</w:t>
      </w:r>
    </w:p>
    <w:p w14:paraId="66A63A14" w14:textId="77777777" w:rsidR="00EA27B5" w:rsidRDefault="003A1142" w:rsidP="003A1142">
      <w:pPr>
        <w:widowControl w:val="0"/>
        <w:autoSpaceDE w:val="0"/>
        <w:autoSpaceDN w:val="0"/>
        <w:adjustRightInd w:val="0"/>
        <w:spacing w:line="480" w:lineRule="auto"/>
      </w:pPr>
      <w:r>
        <w:tab/>
      </w:r>
      <w:r w:rsidR="00115E1B">
        <w:t>Sequences of hippocampal spikes are also played out during another LFP s</w:t>
      </w:r>
      <w:r w:rsidR="008B7C9E">
        <w:t>ignature, the sharp wave</w:t>
      </w:r>
      <w:r w:rsidR="0031267E">
        <w:t xml:space="preserve"> (SPW)</w:t>
      </w:r>
      <w:r w:rsidR="008B7C9E">
        <w:t xml:space="preserve">. </w:t>
      </w:r>
      <w:r w:rsidR="0031267E">
        <w:t>SPWs</w:t>
      </w:r>
      <w:r w:rsidR="00115E1B">
        <w:t xml:space="preserve"> are large</w:t>
      </w:r>
      <w:r w:rsidR="008B7C9E">
        <w:t>, transient</w:t>
      </w:r>
      <w:r w:rsidR="00115E1B">
        <w:t xml:space="preserve"> deflections in the LFP that are often accompanied by a high fr</w:t>
      </w:r>
      <w:r w:rsidR="008B7C9E">
        <w:t xml:space="preserve">equency oscillation (110-200 Hz) called the ripple, and collectively this complex is </w:t>
      </w:r>
      <w:r w:rsidR="008B7C9E">
        <w:lastRenderedPageBreak/>
        <w:t>often referred to as a sharp wave ripple (</w:t>
      </w:r>
      <w:r w:rsidR="00575B78">
        <w:t>SPW-R</w:t>
      </w:r>
      <w:r w:rsidR="008B7C9E">
        <w:t xml:space="preserve">). In contrast to the theta state which is present during </w:t>
      </w:r>
      <w:r w:rsidR="00575B78">
        <w:t xml:space="preserve">rapid eye movement (REM) sleep, </w:t>
      </w:r>
      <w:r w:rsidR="008B7C9E">
        <w:t xml:space="preserve">locomotion, rearing and sniffing, </w:t>
      </w:r>
      <w:r w:rsidR="00575B78">
        <w:t>SPW-Rs</w:t>
      </w:r>
      <w:r w:rsidR="008B7C9E">
        <w:t xml:space="preserve"> occur primarily during </w:t>
      </w:r>
      <w:r w:rsidR="00575B78">
        <w:t xml:space="preserve">slow-wave sleep (SWS), </w:t>
      </w:r>
      <w:r w:rsidR="008B7C9E">
        <w:t xml:space="preserve">immobility, eating, and grooming </w:t>
      </w:r>
      <w:r w:rsidR="0072309C">
        <w:fldChar w:fldCharType="begin" w:fldLock="1"/>
      </w:r>
      <w:r w:rsidR="0064241E">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0072309C">
        <w:fldChar w:fldCharType="separate"/>
      </w:r>
      <w:r w:rsidR="0072309C" w:rsidRPr="0072309C">
        <w:rPr>
          <w:noProof/>
        </w:rPr>
        <w:t>(Buzsáki, 2015; Buzsáki et al., 1983, 1992; O’Keefe and Nadel, 1978)</w:t>
      </w:r>
      <w:r w:rsidR="0072309C">
        <w:fldChar w:fldCharType="end"/>
      </w:r>
      <w:r w:rsidR="00436725">
        <w:t xml:space="preserve"> and co-occur with large, synchronous spiking events from single units</w:t>
      </w:r>
      <w:r w:rsidR="0031267E">
        <w:t xml:space="preserve">. </w:t>
      </w:r>
    </w:p>
    <w:p w14:paraId="1DF5A4A4" w14:textId="3C796123" w:rsidR="003A1142" w:rsidRPr="00EA27B5" w:rsidRDefault="0031267E" w:rsidP="00474964">
      <w:pPr>
        <w:widowControl w:val="0"/>
        <w:autoSpaceDE w:val="0"/>
        <w:autoSpaceDN w:val="0"/>
        <w:adjustRightInd w:val="0"/>
        <w:spacing w:line="480" w:lineRule="auto"/>
        <w:ind w:firstLine="720"/>
      </w:pPr>
      <w:r>
        <w:t>Early observations</w:t>
      </w:r>
      <w:r w:rsidR="00EA27B5">
        <w:t xml:space="preserve"> of CA1 pyramidal cells dramatically increasing their firing rate </w:t>
      </w:r>
      <w:r>
        <w:t>during SPW</w:t>
      </w:r>
      <w:r w:rsidR="00EA27B5">
        <w:t>-R</w:t>
      </w:r>
      <w:r>
        <w:t xml:space="preserve">s </w:t>
      </w:r>
      <w:r w:rsidR="00EA27B5">
        <w:t>attracted attention to this LFP signature</w:t>
      </w:r>
      <w:r w:rsidR="007A5A49">
        <w:t xml:space="preserve"> and SWS</w:t>
      </w:r>
      <w:r w:rsidR="00EA27B5">
        <w:t xml:space="preserve"> </w:t>
      </w:r>
      <w:r w:rsidR="00EA27B5">
        <w:fldChar w:fldCharType="begin" w:fldLock="1"/>
      </w:r>
      <w:r w:rsidR="00866020">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EA27B5">
        <w:fldChar w:fldCharType="separate"/>
      </w:r>
      <w:r w:rsidR="00EA27B5" w:rsidRPr="00EA27B5">
        <w:rPr>
          <w:noProof/>
        </w:rPr>
        <w:t>(O’Keefe and Nadel, 1978)</w:t>
      </w:r>
      <w:r w:rsidR="00EA27B5">
        <w:fldChar w:fldCharType="end"/>
      </w:r>
      <w:r w:rsidR="00EA27B5">
        <w:t xml:space="preserve">. Owing to improvements in electrode array design, </w:t>
      </w:r>
      <w:r w:rsidR="00EA27B5">
        <w:rPr>
          <w:i/>
        </w:rPr>
        <w:t xml:space="preserve">in vivo </w:t>
      </w:r>
      <w:r w:rsidR="00EA27B5">
        <w:t>electrophysiologists were able to capture larger and larger populations of cells</w:t>
      </w:r>
      <w:r w:rsidR="00866020">
        <w:t>, allowing examination of complex spiking relationships</w:t>
      </w:r>
      <w:r w:rsidR="00474964">
        <w:t xml:space="preserve"> between neurons</w:t>
      </w:r>
      <w:r w:rsidR="00EA27B5">
        <w:t xml:space="preserve">. </w:t>
      </w:r>
      <w:r w:rsidR="00866020">
        <w:t xml:space="preserve">Pairs of place cells with overlapping fields are co-activated during SWS and </w:t>
      </w:r>
      <w:r w:rsidR="00DA1601">
        <w:t>these</w:t>
      </w:r>
      <w:r w:rsidR="00866020">
        <w:t xml:space="preserve"> correlation</w:t>
      </w:r>
      <w:r w:rsidR="00DA1601">
        <w:t>s persist</w:t>
      </w:r>
      <w:r w:rsidR="00866020">
        <w:t xml:space="preserve"> post-sleep </w:t>
      </w:r>
      <w:r w:rsidR="00866020">
        <w:fldChar w:fldCharType="begin" w:fldLock="1"/>
      </w:r>
      <w:r w:rsidR="00DE761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00866020">
        <w:fldChar w:fldCharType="separate"/>
      </w:r>
      <w:r w:rsidR="00DE761E" w:rsidRPr="00DE761E">
        <w:rPr>
          <w:noProof/>
        </w:rPr>
        <w:t>(Skaggs and McNaughton, 1996; Wilson and McNaughton, 1994)</w:t>
      </w:r>
      <w:r w:rsidR="00866020">
        <w:fldChar w:fldCharType="end"/>
      </w:r>
      <w:r w:rsidR="00866020">
        <w:t xml:space="preserve">, implying a consolidation mechanism whereby co-active cells undergo synaptic modification. As </w:t>
      </w:r>
      <w:r w:rsidR="007A5A49">
        <w:t>ensemble analyses grew more sophisticated, a link was discovered between these co-activation events and SPW-Rs. CA1 pyramidal cells fired in fast</w:t>
      </w:r>
      <w:r w:rsidR="000E48C0">
        <w:t xml:space="preserve"> (~100 ms)</w:t>
      </w:r>
      <w:r w:rsidR="007A5A49">
        <w:t xml:space="preserve">, recurring sequences during SWS SPW-Rs that mirrored their activity during active wakefulness </w:t>
      </w:r>
      <w:r w:rsidR="007A5A49">
        <w:fldChar w:fldCharType="begin" w:fldLock="1"/>
      </w:r>
      <w:r w:rsidR="00DE761E">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007A5A49">
        <w:fldChar w:fldCharType="separate"/>
      </w:r>
      <w:r w:rsidR="00DE761E" w:rsidRPr="00DE761E">
        <w:rPr>
          <w:noProof/>
        </w:rPr>
        <w:t>(Lee and Wilson, 2002; Nádasdy et al., 1999)</w:t>
      </w:r>
      <w:r w:rsidR="007A5A49">
        <w:fldChar w:fldCharType="end"/>
      </w:r>
      <w:r w:rsidR="007A5A49">
        <w:t xml:space="preserve">. </w:t>
      </w:r>
      <w:r w:rsidR="00A272AC">
        <w:t xml:space="preserve">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00A272AC">
        <w:fldChar w:fldCharType="begin" w:fldLock="1"/>
      </w:r>
      <w:r w:rsidR="00DE761E">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00A272AC">
        <w:fldChar w:fldCharType="separate"/>
      </w:r>
      <w:r w:rsidR="00A272AC" w:rsidRPr="00A272AC">
        <w:rPr>
          <w:noProof/>
        </w:rPr>
        <w:t>(Diba and Buzsáki, 2007; Foster and Wilson, 2006)</w:t>
      </w:r>
      <w:r w:rsidR="00A272AC">
        <w:fldChar w:fldCharType="end"/>
      </w:r>
      <w:r w:rsidR="00A272AC">
        <w:t xml:space="preserve">. Reverse replay is not to be confused with “preplay”, which </w:t>
      </w:r>
      <w:r w:rsidR="00DE761E">
        <w:t>is the phenomenon of hippocampal neurons firing in a pre</w:t>
      </w:r>
      <w:r w:rsidR="00474964">
        <w:t>configured</w:t>
      </w:r>
      <w:r w:rsidR="00DE761E">
        <w:t xml:space="preserve"> order, pre-experience, </w:t>
      </w:r>
      <w:r w:rsidR="00474964">
        <w:t>and later firing</w:t>
      </w:r>
      <w:r w:rsidR="00DE761E">
        <w:t xml:space="preserve"> in a similar order </w:t>
      </w:r>
      <w:r w:rsidR="00474964">
        <w:t>within</w:t>
      </w:r>
      <w:r w:rsidR="00DE761E">
        <w:t xml:space="preserve"> place cell </w:t>
      </w:r>
      <w:r w:rsidR="00474964">
        <w:t>sequences</w:t>
      </w:r>
      <w:r w:rsidR="00DE761E">
        <w:t xml:space="preserve"> </w:t>
      </w:r>
      <w:r w:rsidR="00474964">
        <w:t>for future experiences</w:t>
      </w:r>
      <w:r w:rsidR="00DE761E">
        <w:t xml:space="preserve"> </w:t>
      </w:r>
      <w:r w:rsidR="00DE761E">
        <w:fldChar w:fldCharType="begin" w:fldLock="1"/>
      </w:r>
      <w:r w:rsidR="003F0707">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00DE761E">
        <w:fldChar w:fldCharType="separate"/>
      </w:r>
      <w:r w:rsidR="00DE761E" w:rsidRPr="00DE761E">
        <w:rPr>
          <w:noProof/>
        </w:rPr>
        <w:t>(Dragoi and Tonegawa, 2011)</w:t>
      </w:r>
      <w:r w:rsidR="00DE761E">
        <w:fldChar w:fldCharType="end"/>
      </w:r>
      <w:r w:rsidR="00DE761E">
        <w:t xml:space="preserve">. </w:t>
      </w:r>
    </w:p>
    <w:p w14:paraId="0A040B01" w14:textId="62D8E957" w:rsidR="0077775C" w:rsidRDefault="00B40D5A" w:rsidP="00B40D5A">
      <w:pPr>
        <w:widowControl w:val="0"/>
        <w:autoSpaceDE w:val="0"/>
        <w:autoSpaceDN w:val="0"/>
        <w:adjustRightInd w:val="0"/>
        <w:spacing w:line="480" w:lineRule="auto"/>
        <w:ind w:firstLine="720"/>
      </w:pPr>
      <w:r>
        <w:lastRenderedPageBreak/>
        <w:t xml:space="preserve">SPW-Rs also predict performance on memory tasks. Goal-directed replay events were strongly associated with memory performance </w:t>
      </w:r>
      <w:r>
        <w:fldChar w:fldCharType="begin" w:fldLock="1"/>
      </w:r>
      <w:r w:rsidR="00DC206C">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fldChar w:fldCharType="separate"/>
      </w:r>
      <w:r w:rsidRPr="00B40D5A">
        <w:rPr>
          <w:noProof/>
        </w:rPr>
        <w:t>(Dupret et al., 2010; Singer et al., 2013)</w:t>
      </w:r>
      <w:r>
        <w:fldChar w:fldCharType="end"/>
      </w:r>
      <w:r>
        <w:t xml:space="preserve"> and replay event reliably preceded avoidance maneuvers </w:t>
      </w:r>
      <w:r w:rsidR="00DC206C">
        <w:t xml:space="preserve">in a fear memory retrieval task </w:t>
      </w:r>
      <w:r w:rsidR="00DC206C">
        <w:fldChar w:fldCharType="begin" w:fldLock="1"/>
      </w:r>
      <w:r w:rsidR="00DC206C">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operties":{"noteIndex":0},"schema":"https://github.com/citation-style-language/schema/raw/master/csl-citation.json"}</w:instrText>
      </w:r>
      <w:r w:rsidR="00DC206C">
        <w:fldChar w:fldCharType="separate"/>
      </w:r>
      <w:r w:rsidR="00DC206C" w:rsidRPr="00DC206C">
        <w:rPr>
          <w:noProof/>
        </w:rPr>
        <w:t>(Wu et al., 2017)</w:t>
      </w:r>
      <w:r w:rsidR="00DC206C">
        <w:fldChar w:fldCharType="end"/>
      </w:r>
      <w:r>
        <w:t xml:space="preserve">. </w:t>
      </w:r>
      <w:r w:rsidR="003F0707">
        <w:t>Though these findings provided strong correlational evidence f</w:t>
      </w:r>
      <w:r w:rsidR="00DC206C">
        <w:t>or the</w:t>
      </w:r>
      <w:r w:rsidR="003F0707">
        <w:t xml:space="preserve"> role </w:t>
      </w:r>
      <w:r w:rsidR="00DC206C">
        <w:t xml:space="preserve">of SPW-Rs and replay events </w:t>
      </w:r>
      <w:bookmarkStart w:id="0" w:name="_GoBack"/>
      <w:bookmarkEnd w:id="0"/>
      <w:r w:rsidR="003F0707">
        <w:t xml:space="preserve">in memory, there had been a lack of a causational link. Using a closed-loop stimulation protocol, SPW-Rs were suppressed during sleep after learning a spatial navigation task, which interfered with memory performance the following day </w:t>
      </w:r>
      <w:r w:rsidR="003F0707">
        <w:fldChar w:fldCharType="begin" w:fldLock="1"/>
      </w:r>
      <w:r w:rsidR="005A49B0">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3F0707">
        <w:fldChar w:fldCharType="separate"/>
      </w:r>
      <w:r w:rsidR="003F0707" w:rsidRPr="003F0707">
        <w:rPr>
          <w:noProof/>
        </w:rPr>
        <w:t>(Ego-Stengel and Wilson, 2009; Girardeau et al., 2009)</w:t>
      </w:r>
      <w:r w:rsidR="003F0707">
        <w:fldChar w:fldCharType="end"/>
      </w:r>
      <w:r w:rsidR="003F0707">
        <w:t xml:space="preserve">. </w:t>
      </w:r>
      <w:r w:rsidR="005A49B0">
        <w:t xml:space="preserve">Similar results were found when SPW-Rs during awake states were suppressed </w:t>
      </w:r>
      <w:r w:rsidR="005A49B0">
        <w:fldChar w:fldCharType="begin" w:fldLock="1"/>
      </w:r>
      <w:r>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5A49B0">
        <w:fldChar w:fldCharType="separate"/>
      </w:r>
      <w:r w:rsidR="005A49B0" w:rsidRPr="005A49B0">
        <w:rPr>
          <w:noProof/>
        </w:rPr>
        <w:t>(Jadhav et al., 2012)</w:t>
      </w:r>
      <w:r w:rsidR="005A49B0">
        <w:fldChar w:fldCharType="end"/>
      </w:r>
      <w:r w:rsidR="005A49B0">
        <w:t xml:space="preserve">. Thus, SPW-Rs, and presumably the replay events that occur within them, are important for memory consolidation. </w:t>
      </w:r>
    </w:p>
    <w:p w14:paraId="7ECF580E" w14:textId="77777777" w:rsidR="003F0707" w:rsidRPr="0077775C" w:rsidRDefault="003F0707"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1.3.3. Neural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6284175E" w14:textId="78748E2E" w:rsidR="00DC206C" w:rsidRPr="00DC206C" w:rsidRDefault="00594435" w:rsidP="00DC206C">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DC206C" w:rsidRPr="00DC206C">
        <w:rPr>
          <w:noProof/>
        </w:rPr>
        <w:t xml:space="preserve">Adolphs, R., Tranel, D., Damasio, H., and Damasio, A. (1994). Impaired recognition of emotion in facial expressions following bilateral damage to the human amygdala. Nature </w:t>
      </w:r>
      <w:r w:rsidR="00DC206C" w:rsidRPr="00DC206C">
        <w:rPr>
          <w:i/>
          <w:iCs/>
          <w:noProof/>
        </w:rPr>
        <w:t>372</w:t>
      </w:r>
      <w:r w:rsidR="00DC206C" w:rsidRPr="00DC206C">
        <w:rPr>
          <w:noProof/>
        </w:rPr>
        <w:t>, 669–672.</w:t>
      </w:r>
    </w:p>
    <w:p w14:paraId="008158EE" w14:textId="77777777" w:rsidR="00DC206C" w:rsidRPr="00DC206C" w:rsidRDefault="00DC206C" w:rsidP="00DC206C">
      <w:pPr>
        <w:widowControl w:val="0"/>
        <w:autoSpaceDE w:val="0"/>
        <w:autoSpaceDN w:val="0"/>
        <w:adjustRightInd w:val="0"/>
        <w:rPr>
          <w:noProof/>
        </w:rPr>
      </w:pPr>
      <w:r w:rsidRPr="00DC206C">
        <w:rPr>
          <w:noProof/>
        </w:rPr>
        <w:t xml:space="preserve">Amaral, D.G., Dolorfo, C., and Alvarez-Royo, P. (1991). Organization of CA1 projections to the subiculum: A PHA-L analysis in the rat. Hippocampus </w:t>
      </w:r>
      <w:r w:rsidRPr="00DC206C">
        <w:rPr>
          <w:i/>
          <w:iCs/>
          <w:noProof/>
        </w:rPr>
        <w:t>1</w:t>
      </w:r>
      <w:r w:rsidRPr="00DC206C">
        <w:rPr>
          <w:noProof/>
        </w:rPr>
        <w:t>, 415–435.</w:t>
      </w:r>
    </w:p>
    <w:p w14:paraId="7D3D4586" w14:textId="77777777" w:rsidR="00DC206C" w:rsidRPr="00DC206C" w:rsidRDefault="00DC206C" w:rsidP="00DC206C">
      <w:pPr>
        <w:widowControl w:val="0"/>
        <w:autoSpaceDE w:val="0"/>
        <w:autoSpaceDN w:val="0"/>
        <w:adjustRightInd w:val="0"/>
        <w:rPr>
          <w:noProof/>
        </w:rPr>
      </w:pPr>
      <w:r w:rsidRPr="00DC206C">
        <w:rPr>
          <w:noProof/>
        </w:rPr>
        <w:t xml:space="preserve">Bellmund, J.L.S., Gärdenfors, P., Moser, E.I., and Doeller, C.F. (2018). Navigating cognition: Spatial codes for human thinking. Science </w:t>
      </w:r>
      <w:r w:rsidRPr="00DC206C">
        <w:rPr>
          <w:i/>
          <w:iCs/>
          <w:noProof/>
        </w:rPr>
        <w:t>362</w:t>
      </w:r>
      <w:r w:rsidRPr="00DC206C">
        <w:rPr>
          <w:noProof/>
        </w:rPr>
        <w:t>, eaat6766.</w:t>
      </w:r>
    </w:p>
    <w:p w14:paraId="32A1262F" w14:textId="77777777" w:rsidR="00DC206C" w:rsidRPr="00DC206C" w:rsidRDefault="00DC206C" w:rsidP="00DC206C">
      <w:pPr>
        <w:widowControl w:val="0"/>
        <w:autoSpaceDE w:val="0"/>
        <w:autoSpaceDN w:val="0"/>
        <w:adjustRightInd w:val="0"/>
        <w:rPr>
          <w:noProof/>
        </w:rPr>
      </w:pPr>
      <w:r w:rsidRPr="00DC206C">
        <w:rPr>
          <w:noProof/>
        </w:rPr>
        <w:t xml:space="preserve">Berger, T.W., Swanson, G.W., Milner, T.A., Lynch, G.S., and Thompson, R.F. (1980). Reciprocal anatomical connections between hippocampus and subiculum in the rabbit evidence for subicular innervation of regio superior. Brain Res. </w:t>
      </w:r>
      <w:r w:rsidRPr="00DC206C">
        <w:rPr>
          <w:i/>
          <w:iCs/>
          <w:noProof/>
        </w:rPr>
        <w:t>183</w:t>
      </w:r>
      <w:r w:rsidRPr="00DC206C">
        <w:rPr>
          <w:noProof/>
        </w:rPr>
        <w:t>, 265–276.</w:t>
      </w:r>
    </w:p>
    <w:p w14:paraId="6B42ABDE" w14:textId="77777777" w:rsidR="00DC206C" w:rsidRPr="00DC206C" w:rsidRDefault="00DC206C" w:rsidP="00DC206C">
      <w:pPr>
        <w:widowControl w:val="0"/>
        <w:autoSpaceDE w:val="0"/>
        <w:autoSpaceDN w:val="0"/>
        <w:adjustRightInd w:val="0"/>
        <w:rPr>
          <w:noProof/>
        </w:rPr>
      </w:pPr>
      <w:r w:rsidRPr="00DC206C">
        <w:rPr>
          <w:noProof/>
        </w:rPr>
        <w:t xml:space="preserve">Bittner, K.C., Grienberger, C., Vaidya, S.P., Milstein, A.D., Macklin, J.J., Suh, J., Tonegawa, S., and Magee, J.C. (2015). Conjunctive input processing drives feature selectivity in hippocampal CA1 neurons. Nat. Neurosci. </w:t>
      </w:r>
      <w:r w:rsidRPr="00DC206C">
        <w:rPr>
          <w:i/>
          <w:iCs/>
          <w:noProof/>
        </w:rPr>
        <w:t>18</w:t>
      </w:r>
      <w:r w:rsidRPr="00DC206C">
        <w:rPr>
          <w:noProof/>
        </w:rPr>
        <w:t>, 1133–1142.</w:t>
      </w:r>
    </w:p>
    <w:p w14:paraId="77C858D5" w14:textId="77777777" w:rsidR="00DC206C" w:rsidRPr="00DC206C" w:rsidRDefault="00DC206C" w:rsidP="00DC206C">
      <w:pPr>
        <w:widowControl w:val="0"/>
        <w:autoSpaceDE w:val="0"/>
        <w:autoSpaceDN w:val="0"/>
        <w:adjustRightInd w:val="0"/>
        <w:rPr>
          <w:noProof/>
        </w:rPr>
      </w:pPr>
      <w:r w:rsidRPr="00DC206C">
        <w:rPr>
          <w:noProof/>
        </w:rPr>
        <w:t xml:space="preserve">Bliss, T.V.P., and Collingridge, G.L. (1993). A synaptic model of memory: long-term potentiation in the hippocampus. Nature </w:t>
      </w:r>
      <w:r w:rsidRPr="00DC206C">
        <w:rPr>
          <w:i/>
          <w:iCs/>
          <w:noProof/>
        </w:rPr>
        <w:t>361</w:t>
      </w:r>
      <w:r w:rsidRPr="00DC206C">
        <w:rPr>
          <w:noProof/>
        </w:rPr>
        <w:t>, 31–39.</w:t>
      </w:r>
    </w:p>
    <w:p w14:paraId="5C04E6E0" w14:textId="77777777" w:rsidR="00DC206C" w:rsidRPr="00DC206C" w:rsidRDefault="00DC206C" w:rsidP="00DC206C">
      <w:pPr>
        <w:widowControl w:val="0"/>
        <w:autoSpaceDE w:val="0"/>
        <w:autoSpaceDN w:val="0"/>
        <w:adjustRightInd w:val="0"/>
        <w:rPr>
          <w:noProof/>
        </w:rPr>
      </w:pPr>
      <w:r w:rsidRPr="00DC206C">
        <w:rPr>
          <w:noProof/>
        </w:rPr>
        <w:t xml:space="preserve">Brandon, M.P., Bogaard, A.R., Libby, C.P., Connerney, M.A., Gupta, K., and Hasselmo, M.E. (2011). Reduction of Theta Rhythm Dissociates Grid Cell Spatial Periodicity from Directional </w:t>
      </w:r>
      <w:r w:rsidRPr="00DC206C">
        <w:rPr>
          <w:noProof/>
        </w:rPr>
        <w:lastRenderedPageBreak/>
        <w:t xml:space="preserve">Tuning. Science (80-. ). </w:t>
      </w:r>
      <w:r w:rsidRPr="00DC206C">
        <w:rPr>
          <w:i/>
          <w:iCs/>
          <w:noProof/>
        </w:rPr>
        <w:t>332</w:t>
      </w:r>
      <w:r w:rsidRPr="00DC206C">
        <w:rPr>
          <w:noProof/>
        </w:rPr>
        <w:t>, 595–599.</w:t>
      </w:r>
    </w:p>
    <w:p w14:paraId="431A172F" w14:textId="77777777" w:rsidR="00DC206C" w:rsidRPr="00DC206C" w:rsidRDefault="00DC206C" w:rsidP="00DC206C">
      <w:pPr>
        <w:widowControl w:val="0"/>
        <w:autoSpaceDE w:val="0"/>
        <w:autoSpaceDN w:val="0"/>
        <w:adjustRightInd w:val="0"/>
        <w:rPr>
          <w:noProof/>
        </w:rPr>
      </w:pPr>
      <w:r w:rsidRPr="00DC206C">
        <w:rPr>
          <w:noProof/>
        </w:rPr>
        <w:t xml:space="preserve">Burwell, R.D., and Amaral, D.G. (1998). Cortical afferents of the perirhinal, postrhinal, and entorhinal cortices of the rat. J. Comp. Neurol. </w:t>
      </w:r>
      <w:r w:rsidRPr="00DC206C">
        <w:rPr>
          <w:i/>
          <w:iCs/>
          <w:noProof/>
        </w:rPr>
        <w:t>398</w:t>
      </w:r>
      <w:r w:rsidRPr="00DC206C">
        <w:rPr>
          <w:noProof/>
        </w:rPr>
        <w:t>, 179–205.</w:t>
      </w:r>
    </w:p>
    <w:p w14:paraId="5AF850EC" w14:textId="77777777" w:rsidR="00DC206C" w:rsidRPr="00DC206C" w:rsidRDefault="00DC206C" w:rsidP="00DC206C">
      <w:pPr>
        <w:widowControl w:val="0"/>
        <w:autoSpaceDE w:val="0"/>
        <w:autoSpaceDN w:val="0"/>
        <w:adjustRightInd w:val="0"/>
        <w:rPr>
          <w:noProof/>
        </w:rPr>
      </w:pPr>
      <w:r w:rsidRPr="00DC206C">
        <w:rPr>
          <w:noProof/>
        </w:rPr>
        <w:t xml:space="preserve">Buzsáki, G. (2002). Theta oscillations in the hippocampus. Neuron </w:t>
      </w:r>
      <w:r w:rsidRPr="00DC206C">
        <w:rPr>
          <w:i/>
          <w:iCs/>
          <w:noProof/>
        </w:rPr>
        <w:t>33</w:t>
      </w:r>
      <w:r w:rsidRPr="00DC206C">
        <w:rPr>
          <w:noProof/>
        </w:rPr>
        <w:t>, 325–340.</w:t>
      </w:r>
    </w:p>
    <w:p w14:paraId="03454854" w14:textId="77777777" w:rsidR="00DC206C" w:rsidRPr="00DC206C" w:rsidRDefault="00DC206C" w:rsidP="00DC206C">
      <w:pPr>
        <w:widowControl w:val="0"/>
        <w:autoSpaceDE w:val="0"/>
        <w:autoSpaceDN w:val="0"/>
        <w:adjustRightInd w:val="0"/>
        <w:rPr>
          <w:noProof/>
        </w:rPr>
      </w:pPr>
      <w:r w:rsidRPr="00DC206C">
        <w:rPr>
          <w:noProof/>
        </w:rPr>
        <w:t xml:space="preserve">Buzsáki, G. (2015). Hippocampal sharp wave-ripple: A cognitive biomarker for episodic memory and planning. Hippocampus </w:t>
      </w:r>
      <w:r w:rsidRPr="00DC206C">
        <w:rPr>
          <w:i/>
          <w:iCs/>
          <w:noProof/>
        </w:rPr>
        <w:t>25</w:t>
      </w:r>
      <w:r w:rsidRPr="00DC206C">
        <w:rPr>
          <w:noProof/>
        </w:rPr>
        <w:t>, 1073–1188.</w:t>
      </w:r>
    </w:p>
    <w:p w14:paraId="13F462C9" w14:textId="77777777" w:rsidR="00DC206C" w:rsidRPr="00DC206C" w:rsidRDefault="00DC206C" w:rsidP="00DC206C">
      <w:pPr>
        <w:widowControl w:val="0"/>
        <w:autoSpaceDE w:val="0"/>
        <w:autoSpaceDN w:val="0"/>
        <w:adjustRightInd w:val="0"/>
        <w:rPr>
          <w:noProof/>
        </w:rPr>
      </w:pPr>
      <w:r w:rsidRPr="00DC206C">
        <w:rPr>
          <w:noProof/>
        </w:rPr>
        <w:t>Buzsáki, G., and Tingley, D. (2018). Special Issue: Time in the Brain Space and Time: The Hippocampus as a Sequence Generator.</w:t>
      </w:r>
    </w:p>
    <w:p w14:paraId="217E6934" w14:textId="77777777" w:rsidR="00DC206C" w:rsidRPr="00DC206C" w:rsidRDefault="00DC206C" w:rsidP="00DC206C">
      <w:pPr>
        <w:widowControl w:val="0"/>
        <w:autoSpaceDE w:val="0"/>
        <w:autoSpaceDN w:val="0"/>
        <w:adjustRightInd w:val="0"/>
        <w:rPr>
          <w:noProof/>
        </w:rPr>
      </w:pPr>
      <w:r w:rsidRPr="00DC206C">
        <w:rPr>
          <w:noProof/>
        </w:rPr>
        <w:t xml:space="preserve">Buzsáki, G., Leung, L.W., and Vanderwolf, C.H. (1983). Cellular bases of hippocampal EEG in the behaving rat. Brain Res. </w:t>
      </w:r>
      <w:r w:rsidRPr="00DC206C">
        <w:rPr>
          <w:i/>
          <w:iCs/>
          <w:noProof/>
        </w:rPr>
        <w:t>287</w:t>
      </w:r>
      <w:r w:rsidRPr="00DC206C">
        <w:rPr>
          <w:noProof/>
        </w:rPr>
        <w:t>, 139–171.</w:t>
      </w:r>
    </w:p>
    <w:p w14:paraId="0996B281" w14:textId="77777777" w:rsidR="00DC206C" w:rsidRPr="00DC206C" w:rsidRDefault="00DC206C" w:rsidP="00DC206C">
      <w:pPr>
        <w:widowControl w:val="0"/>
        <w:autoSpaceDE w:val="0"/>
        <w:autoSpaceDN w:val="0"/>
        <w:adjustRightInd w:val="0"/>
        <w:rPr>
          <w:noProof/>
        </w:rPr>
      </w:pPr>
      <w:r w:rsidRPr="00DC206C">
        <w:rPr>
          <w:noProof/>
        </w:rPr>
        <w:t xml:space="preserve">Buzsáki, G., Horváth, Z., Urioste, R., Hetke, J., and Wise, K. (1992). High-frequency network oscillation in the hippocampus. Science </w:t>
      </w:r>
      <w:r w:rsidRPr="00DC206C">
        <w:rPr>
          <w:i/>
          <w:iCs/>
          <w:noProof/>
        </w:rPr>
        <w:t>256</w:t>
      </w:r>
      <w:r w:rsidRPr="00DC206C">
        <w:rPr>
          <w:noProof/>
        </w:rPr>
        <w:t>, 1025–1027.</w:t>
      </w:r>
    </w:p>
    <w:p w14:paraId="754AC4B2" w14:textId="77777777" w:rsidR="00DC206C" w:rsidRPr="00DC206C" w:rsidRDefault="00DC206C" w:rsidP="00DC206C">
      <w:pPr>
        <w:widowControl w:val="0"/>
        <w:autoSpaceDE w:val="0"/>
        <w:autoSpaceDN w:val="0"/>
        <w:adjustRightInd w:val="0"/>
        <w:rPr>
          <w:noProof/>
        </w:rPr>
      </w:pPr>
      <w:r w:rsidRPr="00DC206C">
        <w:rPr>
          <w:noProof/>
        </w:rPr>
        <w:t xml:space="preserve">Cei, A., Girardeau, G., Drieu, C., Kanbi, K. El, and Zugaro, M. (2014). Reversed theta sequences of hippocampal cell assemblies during backward travel. Nat. Neurosci. </w:t>
      </w:r>
      <w:r w:rsidRPr="00DC206C">
        <w:rPr>
          <w:i/>
          <w:iCs/>
          <w:noProof/>
        </w:rPr>
        <w:t>17</w:t>
      </w:r>
      <w:r w:rsidRPr="00DC206C">
        <w:rPr>
          <w:noProof/>
        </w:rPr>
        <w:t>, 719–724.</w:t>
      </w:r>
    </w:p>
    <w:p w14:paraId="5068C598" w14:textId="77777777" w:rsidR="00DC206C" w:rsidRPr="00DC206C" w:rsidRDefault="00DC206C" w:rsidP="00DC206C">
      <w:pPr>
        <w:widowControl w:val="0"/>
        <w:autoSpaceDE w:val="0"/>
        <w:autoSpaceDN w:val="0"/>
        <w:adjustRightInd w:val="0"/>
        <w:rPr>
          <w:noProof/>
        </w:rPr>
      </w:pPr>
      <w:r w:rsidRPr="00DC206C">
        <w:rPr>
          <w:noProof/>
        </w:rPr>
        <w:t>Cohen, N.J.N.J., and Eichenbaum, H. (1993). Memory, Amnesia, and the Hippocampal System (Cambridge, MA: MIT Press).</w:t>
      </w:r>
    </w:p>
    <w:p w14:paraId="5E712578" w14:textId="77777777" w:rsidR="00DC206C" w:rsidRPr="00DC206C" w:rsidRDefault="00DC206C" w:rsidP="00DC206C">
      <w:pPr>
        <w:widowControl w:val="0"/>
        <w:autoSpaceDE w:val="0"/>
        <w:autoSpaceDN w:val="0"/>
        <w:adjustRightInd w:val="0"/>
        <w:rPr>
          <w:noProof/>
        </w:rPr>
      </w:pPr>
      <w:r w:rsidRPr="00DC206C">
        <w:rPr>
          <w:noProof/>
        </w:rPr>
        <w:t xml:space="preserve">Colgin, L.L. (2013). Mechanisms and Functions of Theta Rhythms. Annu. Rev. Neurosci. </w:t>
      </w:r>
      <w:r w:rsidRPr="00DC206C">
        <w:rPr>
          <w:i/>
          <w:iCs/>
          <w:noProof/>
        </w:rPr>
        <w:t>36</w:t>
      </w:r>
      <w:r w:rsidRPr="00DC206C">
        <w:rPr>
          <w:noProof/>
        </w:rPr>
        <w:t>, 295–312.</w:t>
      </w:r>
    </w:p>
    <w:p w14:paraId="35B750D9" w14:textId="77777777" w:rsidR="00DC206C" w:rsidRPr="00DC206C" w:rsidRDefault="00DC206C" w:rsidP="00DC206C">
      <w:pPr>
        <w:widowControl w:val="0"/>
        <w:autoSpaceDE w:val="0"/>
        <w:autoSpaceDN w:val="0"/>
        <w:adjustRightInd w:val="0"/>
        <w:rPr>
          <w:noProof/>
        </w:rPr>
      </w:pPr>
      <w:r w:rsidRPr="00DC206C">
        <w:rPr>
          <w:noProof/>
        </w:rPr>
        <w:t xml:space="preserve">Cui, Z., Gerfen, C.R., and Young, W.S. (2013). Hypothalamic and other connections with dorsal CA2 area of the mouse hippocampus. J. Comp. Neurol. </w:t>
      </w:r>
      <w:r w:rsidRPr="00DC206C">
        <w:rPr>
          <w:i/>
          <w:iCs/>
          <w:noProof/>
        </w:rPr>
        <w:t>521</w:t>
      </w:r>
      <w:r w:rsidRPr="00DC206C">
        <w:rPr>
          <w:noProof/>
        </w:rPr>
        <w:t>, 1844–1866.</w:t>
      </w:r>
    </w:p>
    <w:p w14:paraId="54A57005" w14:textId="77777777" w:rsidR="00DC206C" w:rsidRPr="00DC206C" w:rsidRDefault="00DC206C" w:rsidP="00DC206C">
      <w:pPr>
        <w:widowControl w:val="0"/>
        <w:autoSpaceDE w:val="0"/>
        <w:autoSpaceDN w:val="0"/>
        <w:adjustRightInd w:val="0"/>
        <w:rPr>
          <w:noProof/>
        </w:rPr>
      </w:pPr>
      <w:r w:rsidRPr="00DC206C">
        <w:rPr>
          <w:noProof/>
        </w:rPr>
        <w:t xml:space="preserve">Danielson, N.B., Kaifosh, P., Zaremba, J.D., Lovett-Barron, M., Tsai, J., Denny, C.A., Balough, E.M., Goldberg, A.R., Drew, L.J., Hen, R., et al. (2016a). Distinct Contribution of Adult-Born Hippocampal Granule Cells to Context Encoding. Neuron </w:t>
      </w:r>
      <w:r w:rsidRPr="00DC206C">
        <w:rPr>
          <w:i/>
          <w:iCs/>
          <w:noProof/>
        </w:rPr>
        <w:t>90</w:t>
      </w:r>
      <w:r w:rsidRPr="00DC206C">
        <w:rPr>
          <w:noProof/>
        </w:rPr>
        <w:t>, 101–112.</w:t>
      </w:r>
    </w:p>
    <w:p w14:paraId="69C74BD3" w14:textId="77777777" w:rsidR="00DC206C" w:rsidRPr="00DC206C" w:rsidRDefault="00DC206C" w:rsidP="00DC206C">
      <w:pPr>
        <w:widowControl w:val="0"/>
        <w:autoSpaceDE w:val="0"/>
        <w:autoSpaceDN w:val="0"/>
        <w:adjustRightInd w:val="0"/>
        <w:rPr>
          <w:noProof/>
        </w:rPr>
      </w:pPr>
      <w:r w:rsidRPr="00DC206C">
        <w:rPr>
          <w:noProof/>
        </w:rPr>
        <w:t xml:space="preserve">Danielson, N.B., Zaremba, J.D., Kaifosh, P., Bowler, J., Ladow, M., and Losonczy, A. (2016b). Sublayer-Specific Coding Dynamics during Spatial Navigation and Learning in Hippocampal Area CA1. Neuron </w:t>
      </w:r>
      <w:r w:rsidRPr="00DC206C">
        <w:rPr>
          <w:i/>
          <w:iCs/>
          <w:noProof/>
        </w:rPr>
        <w:t>91</w:t>
      </w:r>
      <w:r w:rsidRPr="00DC206C">
        <w:rPr>
          <w:noProof/>
        </w:rPr>
        <w:t>, 652–665.</w:t>
      </w:r>
    </w:p>
    <w:p w14:paraId="1DB4DFF4" w14:textId="77777777" w:rsidR="00DC206C" w:rsidRPr="00DC206C" w:rsidRDefault="00DC206C" w:rsidP="00DC206C">
      <w:pPr>
        <w:widowControl w:val="0"/>
        <w:autoSpaceDE w:val="0"/>
        <w:autoSpaceDN w:val="0"/>
        <w:adjustRightInd w:val="0"/>
        <w:rPr>
          <w:noProof/>
        </w:rPr>
      </w:pPr>
      <w:r w:rsidRPr="00DC206C">
        <w:rPr>
          <w:noProof/>
        </w:rPr>
        <w:t xml:space="preserve">Danielson, N.B., Turi, G.F., Ladow, M., Chavlis, S., Petrantonakis, P.C., Poirazi, P., and Losonczy, A. (2017). In Vivo Imaging of Dentate Gyrus Mossy Cells in Behaving Mice. Neuron </w:t>
      </w:r>
      <w:r w:rsidRPr="00DC206C">
        <w:rPr>
          <w:i/>
          <w:iCs/>
          <w:noProof/>
        </w:rPr>
        <w:t>93</w:t>
      </w:r>
      <w:r w:rsidRPr="00DC206C">
        <w:rPr>
          <w:noProof/>
        </w:rPr>
        <w:t>, 552–559.e4.</w:t>
      </w:r>
    </w:p>
    <w:p w14:paraId="3F00689C" w14:textId="77777777" w:rsidR="00DC206C" w:rsidRPr="00DC206C" w:rsidRDefault="00DC206C" w:rsidP="00DC206C">
      <w:pPr>
        <w:widowControl w:val="0"/>
        <w:autoSpaceDE w:val="0"/>
        <w:autoSpaceDN w:val="0"/>
        <w:adjustRightInd w:val="0"/>
        <w:rPr>
          <w:noProof/>
        </w:rPr>
      </w:pPr>
      <w:r w:rsidRPr="00DC206C">
        <w:rPr>
          <w:noProof/>
        </w:rPr>
        <w:t xml:space="preserve">Davachi, L., and DuBrow, S. (2015). How the hippocampus preserves order: the role of prediction and context. Trends Cogn. Sci. </w:t>
      </w:r>
      <w:r w:rsidRPr="00DC206C">
        <w:rPr>
          <w:i/>
          <w:iCs/>
          <w:noProof/>
        </w:rPr>
        <w:t>19</w:t>
      </w:r>
      <w:r w:rsidRPr="00DC206C">
        <w:rPr>
          <w:noProof/>
        </w:rPr>
        <w:t>, 92–99.</w:t>
      </w:r>
    </w:p>
    <w:p w14:paraId="0DBA01C4" w14:textId="77777777" w:rsidR="00DC206C" w:rsidRPr="00DC206C" w:rsidRDefault="00DC206C" w:rsidP="00DC206C">
      <w:pPr>
        <w:widowControl w:val="0"/>
        <w:autoSpaceDE w:val="0"/>
        <w:autoSpaceDN w:val="0"/>
        <w:adjustRightInd w:val="0"/>
        <w:rPr>
          <w:noProof/>
        </w:rPr>
      </w:pPr>
      <w:r w:rsidRPr="00DC206C">
        <w:rPr>
          <w:noProof/>
        </w:rPr>
        <w:t xml:space="preserve">Davis, P., Zaki, Y., Maguire, J., and Reijmers, L.G. (2017). Cellular and oscillatory substrates of fear extinction learning. Nat. Neurosci. </w:t>
      </w:r>
      <w:r w:rsidRPr="00DC206C">
        <w:rPr>
          <w:i/>
          <w:iCs/>
          <w:noProof/>
        </w:rPr>
        <w:t>20</w:t>
      </w:r>
      <w:r w:rsidRPr="00DC206C">
        <w:rPr>
          <w:noProof/>
        </w:rPr>
        <w:t>, 1624–1633.</w:t>
      </w:r>
    </w:p>
    <w:p w14:paraId="33E26E8E" w14:textId="77777777" w:rsidR="00DC206C" w:rsidRPr="00DC206C" w:rsidRDefault="00DC206C" w:rsidP="00DC206C">
      <w:pPr>
        <w:widowControl w:val="0"/>
        <w:autoSpaceDE w:val="0"/>
        <w:autoSpaceDN w:val="0"/>
        <w:adjustRightInd w:val="0"/>
        <w:rPr>
          <w:noProof/>
        </w:rPr>
      </w:pPr>
      <w:r w:rsidRPr="00DC206C">
        <w:rPr>
          <w:noProof/>
        </w:rPr>
        <w:t xml:space="preserve">Deshmukh, S.S., and Knierim, J.J. (2011). Representation of Non-Spatial and Spatial Information in the Lateral Entorhinal Cortex. Front. Behav. Neurosci. </w:t>
      </w:r>
      <w:r w:rsidRPr="00DC206C">
        <w:rPr>
          <w:i/>
          <w:iCs/>
          <w:noProof/>
        </w:rPr>
        <w:t>5</w:t>
      </w:r>
      <w:r w:rsidRPr="00DC206C">
        <w:rPr>
          <w:noProof/>
        </w:rPr>
        <w:t>, 69.</w:t>
      </w:r>
    </w:p>
    <w:p w14:paraId="10B819D3" w14:textId="77777777" w:rsidR="00DC206C" w:rsidRPr="00DC206C" w:rsidRDefault="00DC206C" w:rsidP="00DC206C">
      <w:pPr>
        <w:widowControl w:val="0"/>
        <w:autoSpaceDE w:val="0"/>
        <w:autoSpaceDN w:val="0"/>
        <w:adjustRightInd w:val="0"/>
        <w:rPr>
          <w:noProof/>
        </w:rPr>
      </w:pPr>
      <w:r w:rsidRPr="00DC206C">
        <w:rPr>
          <w:noProof/>
        </w:rPr>
        <w:t xml:space="preserve">Deshmukh, S.S., Johnson, J.L., and Knierim, J.J. (2012). Perirhinal cortex represents nonspatial, but not spatial, information in rats foraging in the presence of objects: Comparison with lateral entorhinal cortex. Hippocampus </w:t>
      </w:r>
      <w:r w:rsidRPr="00DC206C">
        <w:rPr>
          <w:i/>
          <w:iCs/>
          <w:noProof/>
        </w:rPr>
        <w:t>22</w:t>
      </w:r>
      <w:r w:rsidRPr="00DC206C">
        <w:rPr>
          <w:noProof/>
        </w:rPr>
        <w:t>, 2045–2058.</w:t>
      </w:r>
    </w:p>
    <w:p w14:paraId="01C37E23" w14:textId="77777777" w:rsidR="00DC206C" w:rsidRPr="00DC206C" w:rsidRDefault="00DC206C" w:rsidP="00DC206C">
      <w:pPr>
        <w:widowControl w:val="0"/>
        <w:autoSpaceDE w:val="0"/>
        <w:autoSpaceDN w:val="0"/>
        <w:adjustRightInd w:val="0"/>
        <w:rPr>
          <w:noProof/>
        </w:rPr>
      </w:pPr>
      <w:r w:rsidRPr="00DC206C">
        <w:rPr>
          <w:noProof/>
        </w:rPr>
        <w:t xml:space="preserve">Diba, K., and Buzsáki, G. (2007). Forward and reverse hippocampal place-cell sequences during ripples. Nat. Neurosci. </w:t>
      </w:r>
      <w:r w:rsidRPr="00DC206C">
        <w:rPr>
          <w:i/>
          <w:iCs/>
          <w:noProof/>
        </w:rPr>
        <w:t>10</w:t>
      </w:r>
      <w:r w:rsidRPr="00DC206C">
        <w:rPr>
          <w:noProof/>
        </w:rPr>
        <w:t>, 1241–1242.</w:t>
      </w:r>
    </w:p>
    <w:p w14:paraId="43CAA6F5" w14:textId="77777777" w:rsidR="00DC206C" w:rsidRPr="00DC206C" w:rsidRDefault="00DC206C" w:rsidP="00DC206C">
      <w:pPr>
        <w:widowControl w:val="0"/>
        <w:autoSpaceDE w:val="0"/>
        <w:autoSpaceDN w:val="0"/>
        <w:adjustRightInd w:val="0"/>
        <w:rPr>
          <w:noProof/>
        </w:rPr>
      </w:pPr>
      <w:r w:rsidRPr="00DC206C">
        <w:rPr>
          <w:noProof/>
        </w:rPr>
        <w:t xml:space="preserve">Dragoi, G., and Buzsáki, G. (2006). Temporal Encoding of Place Sequences by Hippocampal Cell Assemblies. Neuron </w:t>
      </w:r>
      <w:r w:rsidRPr="00DC206C">
        <w:rPr>
          <w:i/>
          <w:iCs/>
          <w:noProof/>
        </w:rPr>
        <w:t>50</w:t>
      </w:r>
      <w:r w:rsidRPr="00DC206C">
        <w:rPr>
          <w:noProof/>
        </w:rPr>
        <w:t>, 145–157.</w:t>
      </w:r>
    </w:p>
    <w:p w14:paraId="5073DF38" w14:textId="77777777" w:rsidR="00DC206C" w:rsidRPr="00DC206C" w:rsidRDefault="00DC206C" w:rsidP="00DC206C">
      <w:pPr>
        <w:widowControl w:val="0"/>
        <w:autoSpaceDE w:val="0"/>
        <w:autoSpaceDN w:val="0"/>
        <w:adjustRightInd w:val="0"/>
        <w:rPr>
          <w:noProof/>
        </w:rPr>
      </w:pPr>
      <w:r w:rsidRPr="00DC206C">
        <w:rPr>
          <w:noProof/>
        </w:rPr>
        <w:t xml:space="preserve">Dragoi, G., and Tonegawa, S. (2011). Preplay of future place cell sequences by hippocampal cellular assemblies. Nature </w:t>
      </w:r>
      <w:r w:rsidRPr="00DC206C">
        <w:rPr>
          <w:i/>
          <w:iCs/>
          <w:noProof/>
        </w:rPr>
        <w:t>469</w:t>
      </w:r>
      <w:r w:rsidRPr="00DC206C">
        <w:rPr>
          <w:noProof/>
        </w:rPr>
        <w:t>, 397–401.</w:t>
      </w:r>
    </w:p>
    <w:p w14:paraId="08474C80" w14:textId="77777777" w:rsidR="00DC206C" w:rsidRPr="00DC206C" w:rsidRDefault="00DC206C" w:rsidP="00DC206C">
      <w:pPr>
        <w:widowControl w:val="0"/>
        <w:autoSpaceDE w:val="0"/>
        <w:autoSpaceDN w:val="0"/>
        <w:adjustRightInd w:val="0"/>
        <w:rPr>
          <w:noProof/>
        </w:rPr>
      </w:pPr>
      <w:r w:rsidRPr="00DC206C">
        <w:rPr>
          <w:noProof/>
        </w:rPr>
        <w:t xml:space="preserve">Dudek, S.M., Alexander, G.M., and Farris, S. (2016). Rediscovering area CA2: unique properties and functions. Nat. Rev. Neurosci. </w:t>
      </w:r>
      <w:r w:rsidRPr="00DC206C">
        <w:rPr>
          <w:i/>
          <w:iCs/>
          <w:noProof/>
        </w:rPr>
        <w:t>17</w:t>
      </w:r>
      <w:r w:rsidRPr="00DC206C">
        <w:rPr>
          <w:noProof/>
        </w:rPr>
        <w:t>, 89–102.</w:t>
      </w:r>
    </w:p>
    <w:p w14:paraId="324E8638" w14:textId="77777777" w:rsidR="00DC206C" w:rsidRPr="00DC206C" w:rsidRDefault="00DC206C" w:rsidP="00DC206C">
      <w:pPr>
        <w:widowControl w:val="0"/>
        <w:autoSpaceDE w:val="0"/>
        <w:autoSpaceDN w:val="0"/>
        <w:adjustRightInd w:val="0"/>
        <w:rPr>
          <w:noProof/>
        </w:rPr>
      </w:pPr>
      <w:r w:rsidRPr="00DC206C">
        <w:rPr>
          <w:noProof/>
        </w:rPr>
        <w:lastRenderedPageBreak/>
        <w:t xml:space="preserve">Dupret, D., O’Neill, J., Pleydell-Bouverie, B., and Csicsvari, J. (2010). The reorganization and reactivation of hippocampal maps predict spatial memory performance. Nat. Neurosci. </w:t>
      </w:r>
      <w:r w:rsidRPr="00DC206C">
        <w:rPr>
          <w:i/>
          <w:iCs/>
          <w:noProof/>
        </w:rPr>
        <w:t>13</w:t>
      </w:r>
      <w:r w:rsidRPr="00DC206C">
        <w:rPr>
          <w:noProof/>
        </w:rPr>
        <w:t>, 995–1002.</w:t>
      </w:r>
    </w:p>
    <w:p w14:paraId="097FE345" w14:textId="77777777" w:rsidR="00DC206C" w:rsidRPr="00DC206C" w:rsidRDefault="00DC206C" w:rsidP="00DC206C">
      <w:pPr>
        <w:widowControl w:val="0"/>
        <w:autoSpaceDE w:val="0"/>
        <w:autoSpaceDN w:val="0"/>
        <w:adjustRightInd w:val="0"/>
        <w:rPr>
          <w:noProof/>
        </w:rPr>
      </w:pPr>
      <w:r w:rsidRPr="00DC206C">
        <w:rPr>
          <w:noProof/>
        </w:rPr>
        <w:t xml:space="preserve">Ego-Stengel, V., and Wilson, M.A. (2009). Disruption of ripple-associated hippocampal activity during rest impairs spatial learning in the rat. Hippocampus </w:t>
      </w:r>
      <w:r w:rsidRPr="00DC206C">
        <w:rPr>
          <w:i/>
          <w:iCs/>
          <w:noProof/>
        </w:rPr>
        <w:t>20</w:t>
      </w:r>
      <w:r w:rsidRPr="00DC206C">
        <w:rPr>
          <w:noProof/>
        </w:rPr>
        <w:t>, NA-NA.</w:t>
      </w:r>
    </w:p>
    <w:p w14:paraId="0A3E8824" w14:textId="77777777" w:rsidR="00DC206C" w:rsidRPr="00DC206C" w:rsidRDefault="00DC206C" w:rsidP="00DC206C">
      <w:pPr>
        <w:widowControl w:val="0"/>
        <w:autoSpaceDE w:val="0"/>
        <w:autoSpaceDN w:val="0"/>
        <w:adjustRightInd w:val="0"/>
        <w:rPr>
          <w:noProof/>
        </w:rPr>
      </w:pPr>
      <w:r w:rsidRPr="00DC206C">
        <w:rPr>
          <w:noProof/>
        </w:rPr>
        <w:t xml:space="preserve">Eichenbaum, H. (2004). Hippocampus: Cognitive processes and neural representations that underlie declarative memory. Neuron </w:t>
      </w:r>
      <w:r w:rsidRPr="00DC206C">
        <w:rPr>
          <w:i/>
          <w:iCs/>
          <w:noProof/>
        </w:rPr>
        <w:t>44</w:t>
      </w:r>
      <w:r w:rsidRPr="00DC206C">
        <w:rPr>
          <w:noProof/>
        </w:rPr>
        <w:t>, 109–120.</w:t>
      </w:r>
    </w:p>
    <w:p w14:paraId="1BF977CA" w14:textId="77777777" w:rsidR="00DC206C" w:rsidRPr="00DC206C" w:rsidRDefault="00DC206C" w:rsidP="00DC206C">
      <w:pPr>
        <w:widowControl w:val="0"/>
        <w:autoSpaceDE w:val="0"/>
        <w:autoSpaceDN w:val="0"/>
        <w:adjustRightInd w:val="0"/>
        <w:rPr>
          <w:noProof/>
        </w:rPr>
      </w:pPr>
      <w:r w:rsidRPr="00DC206C">
        <w:rPr>
          <w:noProof/>
        </w:rPr>
        <w:t xml:space="preserve">Eichenbaum, H. (2014). Time cells in the hippocampus: a new dimension for mapping memories. Nat. Rev. Neurosci. </w:t>
      </w:r>
      <w:r w:rsidRPr="00DC206C">
        <w:rPr>
          <w:i/>
          <w:iCs/>
          <w:noProof/>
        </w:rPr>
        <w:t>15</w:t>
      </w:r>
      <w:r w:rsidRPr="00DC206C">
        <w:rPr>
          <w:noProof/>
        </w:rPr>
        <w:t>, 1–13.</w:t>
      </w:r>
    </w:p>
    <w:p w14:paraId="4C754863" w14:textId="77777777" w:rsidR="00DC206C" w:rsidRPr="00DC206C" w:rsidRDefault="00DC206C" w:rsidP="00DC206C">
      <w:pPr>
        <w:widowControl w:val="0"/>
        <w:autoSpaceDE w:val="0"/>
        <w:autoSpaceDN w:val="0"/>
        <w:adjustRightInd w:val="0"/>
        <w:rPr>
          <w:noProof/>
        </w:rPr>
      </w:pPr>
      <w:r w:rsidRPr="00DC206C">
        <w:rPr>
          <w:noProof/>
        </w:rPr>
        <w:t>Eichenbaum, H. (2016). What Versus Where: Non-spatial Aspects of Memory Representation by the Hippocampus. (Springer, Cham), pp. 101–117.</w:t>
      </w:r>
    </w:p>
    <w:p w14:paraId="4A66ED28" w14:textId="77777777" w:rsidR="00DC206C" w:rsidRPr="00DC206C" w:rsidRDefault="00DC206C" w:rsidP="00DC206C">
      <w:pPr>
        <w:widowControl w:val="0"/>
        <w:autoSpaceDE w:val="0"/>
        <w:autoSpaceDN w:val="0"/>
        <w:adjustRightInd w:val="0"/>
        <w:rPr>
          <w:noProof/>
        </w:rPr>
      </w:pPr>
      <w:r w:rsidRPr="00DC206C">
        <w:rPr>
          <w:noProof/>
        </w:rPr>
        <w:t xml:space="preserve">Eichenbaum, H. (2017). On the Integration of Space, Time, and Memory. Neuron </w:t>
      </w:r>
      <w:r w:rsidRPr="00DC206C">
        <w:rPr>
          <w:i/>
          <w:iCs/>
          <w:noProof/>
        </w:rPr>
        <w:t>95</w:t>
      </w:r>
      <w:r w:rsidRPr="00DC206C">
        <w:rPr>
          <w:noProof/>
        </w:rPr>
        <w:t>, 1007–1018.</w:t>
      </w:r>
    </w:p>
    <w:p w14:paraId="69A506A6" w14:textId="77777777" w:rsidR="00DC206C" w:rsidRPr="00DC206C" w:rsidRDefault="00DC206C" w:rsidP="00DC206C">
      <w:pPr>
        <w:widowControl w:val="0"/>
        <w:autoSpaceDE w:val="0"/>
        <w:autoSpaceDN w:val="0"/>
        <w:adjustRightInd w:val="0"/>
        <w:rPr>
          <w:noProof/>
        </w:rPr>
      </w:pPr>
      <w:r w:rsidRPr="00DC206C">
        <w:rPr>
          <w:noProof/>
        </w:rPr>
        <w:t xml:space="preserve">Eichenbaum, H., and Cohen, N.J. (2014). Can We Reconcile the Declarative Memory and Spatial Navigation Views on Hippocampal Function? Neuron </w:t>
      </w:r>
      <w:r w:rsidRPr="00DC206C">
        <w:rPr>
          <w:i/>
          <w:iCs/>
          <w:noProof/>
        </w:rPr>
        <w:t>83</w:t>
      </w:r>
      <w:r w:rsidRPr="00DC206C">
        <w:rPr>
          <w:noProof/>
        </w:rPr>
        <w:t>, 764–770.</w:t>
      </w:r>
    </w:p>
    <w:p w14:paraId="7AFCF674" w14:textId="77777777" w:rsidR="00DC206C" w:rsidRPr="00DC206C" w:rsidRDefault="00DC206C" w:rsidP="00DC206C">
      <w:pPr>
        <w:widowControl w:val="0"/>
        <w:autoSpaceDE w:val="0"/>
        <w:autoSpaceDN w:val="0"/>
        <w:adjustRightInd w:val="0"/>
        <w:rPr>
          <w:noProof/>
        </w:rPr>
      </w:pPr>
      <w:r w:rsidRPr="00DC206C">
        <w:rPr>
          <w:noProof/>
        </w:rPr>
        <w:t xml:space="preserve">Eichenbaum, H., Sauvage, M., Fortin, N., Komorowski, R., and Lipton, P. (2012). Towards a functional organization of episodic memory in the medial temporal lobe. Neurosci. Biobehav. Rev. </w:t>
      </w:r>
      <w:r w:rsidRPr="00DC206C">
        <w:rPr>
          <w:i/>
          <w:iCs/>
          <w:noProof/>
        </w:rPr>
        <w:t>36</w:t>
      </w:r>
      <w:r w:rsidRPr="00DC206C">
        <w:rPr>
          <w:noProof/>
        </w:rPr>
        <w:t>, 1597–1608.</w:t>
      </w:r>
    </w:p>
    <w:p w14:paraId="5587AC69" w14:textId="77777777" w:rsidR="00DC206C" w:rsidRPr="00DC206C" w:rsidRDefault="00DC206C" w:rsidP="00DC206C">
      <w:pPr>
        <w:widowControl w:val="0"/>
        <w:autoSpaceDE w:val="0"/>
        <w:autoSpaceDN w:val="0"/>
        <w:adjustRightInd w:val="0"/>
        <w:rPr>
          <w:noProof/>
        </w:rPr>
      </w:pPr>
      <w:r w:rsidRPr="00DC206C">
        <w:rPr>
          <w:noProof/>
        </w:rPr>
        <w:t xml:space="preserve">Feng, T., Silva, D., and Foster, D.J. (2015). Dissociation between the Experience-Dependent Development of Hippocampal Theta Sequences and Single-Trial Phase Precession. J. Neurosci. </w:t>
      </w:r>
      <w:r w:rsidRPr="00DC206C">
        <w:rPr>
          <w:i/>
          <w:iCs/>
          <w:noProof/>
        </w:rPr>
        <w:t>35</w:t>
      </w:r>
      <w:r w:rsidRPr="00DC206C">
        <w:rPr>
          <w:noProof/>
        </w:rPr>
        <w:t>, 4890–4902.</w:t>
      </w:r>
    </w:p>
    <w:p w14:paraId="50EE241E" w14:textId="77777777" w:rsidR="00DC206C" w:rsidRPr="00DC206C" w:rsidRDefault="00DC206C" w:rsidP="00DC206C">
      <w:pPr>
        <w:widowControl w:val="0"/>
        <w:autoSpaceDE w:val="0"/>
        <w:autoSpaceDN w:val="0"/>
        <w:adjustRightInd w:val="0"/>
        <w:rPr>
          <w:noProof/>
        </w:rPr>
      </w:pPr>
      <w:r w:rsidRPr="00DC206C">
        <w:rPr>
          <w:noProof/>
        </w:rPr>
        <w:t xml:space="preserve">Ferbinteanu, J., and Shapiro, M.L. (2003). Prospective and retrospective memory coding in the hippocampus. Neuron </w:t>
      </w:r>
      <w:r w:rsidRPr="00DC206C">
        <w:rPr>
          <w:i/>
          <w:iCs/>
          <w:noProof/>
        </w:rPr>
        <w:t>40</w:t>
      </w:r>
      <w:r w:rsidRPr="00DC206C">
        <w:rPr>
          <w:noProof/>
        </w:rPr>
        <w:t>, 1227–1239.</w:t>
      </w:r>
    </w:p>
    <w:p w14:paraId="5AEC62EC" w14:textId="77777777" w:rsidR="00DC206C" w:rsidRPr="00DC206C" w:rsidRDefault="00DC206C" w:rsidP="00DC206C">
      <w:pPr>
        <w:widowControl w:val="0"/>
        <w:autoSpaceDE w:val="0"/>
        <w:autoSpaceDN w:val="0"/>
        <w:adjustRightInd w:val="0"/>
        <w:rPr>
          <w:noProof/>
        </w:rPr>
      </w:pPr>
      <w:r w:rsidRPr="00DC206C">
        <w:rPr>
          <w:noProof/>
        </w:rPr>
        <w:t xml:space="preserve">Foster, D.J., and Wilson, M.A. (2006). Reverse replay of behavioural sequences in hippocampal place cells during the awake state. Nature </w:t>
      </w:r>
      <w:r w:rsidRPr="00DC206C">
        <w:rPr>
          <w:i/>
          <w:iCs/>
          <w:noProof/>
        </w:rPr>
        <w:t>440</w:t>
      </w:r>
      <w:r w:rsidRPr="00DC206C">
        <w:rPr>
          <w:noProof/>
        </w:rPr>
        <w:t>, 680–683.</w:t>
      </w:r>
    </w:p>
    <w:p w14:paraId="399BD146" w14:textId="77777777" w:rsidR="00DC206C" w:rsidRPr="00DC206C" w:rsidRDefault="00DC206C" w:rsidP="00DC206C">
      <w:pPr>
        <w:widowControl w:val="0"/>
        <w:autoSpaceDE w:val="0"/>
        <w:autoSpaceDN w:val="0"/>
        <w:adjustRightInd w:val="0"/>
        <w:rPr>
          <w:noProof/>
        </w:rPr>
      </w:pPr>
      <w:r w:rsidRPr="00DC206C">
        <w:rPr>
          <w:noProof/>
        </w:rPr>
        <w:t xml:space="preserve">Foster, D.J., and Wilson, M.A. (2007). Hippocampal theta sequences. Hippocampus </w:t>
      </w:r>
      <w:r w:rsidRPr="00DC206C">
        <w:rPr>
          <w:i/>
          <w:iCs/>
          <w:noProof/>
        </w:rPr>
        <w:t>17</w:t>
      </w:r>
      <w:r w:rsidRPr="00DC206C">
        <w:rPr>
          <w:noProof/>
        </w:rPr>
        <w:t>, 1093–1099.</w:t>
      </w:r>
    </w:p>
    <w:p w14:paraId="29B84698" w14:textId="77777777" w:rsidR="00DC206C" w:rsidRPr="00DC206C" w:rsidRDefault="00DC206C" w:rsidP="00DC206C">
      <w:pPr>
        <w:widowControl w:val="0"/>
        <w:autoSpaceDE w:val="0"/>
        <w:autoSpaceDN w:val="0"/>
        <w:adjustRightInd w:val="0"/>
        <w:rPr>
          <w:noProof/>
        </w:rPr>
      </w:pPr>
      <w:r w:rsidRPr="00DC206C">
        <w:rPr>
          <w:noProof/>
        </w:rPr>
        <w:t xml:space="preserve">Freund, T.F., and Antal, M. (1988). GABA-containing neurons in the septum control inhibitory interneurons in the hippocampus. Nature </w:t>
      </w:r>
      <w:r w:rsidRPr="00DC206C">
        <w:rPr>
          <w:i/>
          <w:iCs/>
          <w:noProof/>
        </w:rPr>
        <w:t>336</w:t>
      </w:r>
      <w:r w:rsidRPr="00DC206C">
        <w:rPr>
          <w:noProof/>
        </w:rPr>
        <w:t>, 170–173.</w:t>
      </w:r>
    </w:p>
    <w:p w14:paraId="1D78F8BB" w14:textId="77777777" w:rsidR="00DC206C" w:rsidRPr="00DC206C" w:rsidRDefault="00DC206C" w:rsidP="00DC206C">
      <w:pPr>
        <w:widowControl w:val="0"/>
        <w:autoSpaceDE w:val="0"/>
        <w:autoSpaceDN w:val="0"/>
        <w:adjustRightInd w:val="0"/>
        <w:rPr>
          <w:noProof/>
        </w:rPr>
      </w:pPr>
      <w:r w:rsidRPr="00DC206C">
        <w:rPr>
          <w:noProof/>
        </w:rPr>
        <w:t xml:space="preserve">Friston, K., and Buzsáki, G. (2016). The Functional Anatomy of Time: What and When in the Brain Good Enough Brains and Good Enough Models. Trends Cogn. Sci. </w:t>
      </w:r>
      <w:r w:rsidRPr="00DC206C">
        <w:rPr>
          <w:i/>
          <w:iCs/>
          <w:noProof/>
        </w:rPr>
        <w:t>20</w:t>
      </w:r>
      <w:r w:rsidRPr="00DC206C">
        <w:rPr>
          <w:noProof/>
        </w:rPr>
        <w:t>, 500–511.</w:t>
      </w:r>
    </w:p>
    <w:p w14:paraId="44EAEAA9" w14:textId="77777777" w:rsidR="00DC206C" w:rsidRPr="00DC206C" w:rsidRDefault="00DC206C" w:rsidP="00DC206C">
      <w:pPr>
        <w:widowControl w:val="0"/>
        <w:autoSpaceDE w:val="0"/>
        <w:autoSpaceDN w:val="0"/>
        <w:adjustRightInd w:val="0"/>
        <w:rPr>
          <w:noProof/>
        </w:rPr>
      </w:pPr>
      <w:r w:rsidRPr="00DC206C">
        <w:rPr>
          <w:noProof/>
        </w:rPr>
        <w:t xml:space="preserve">Girardeau, G., Benchenane, K., Wiener, S.I., Buzsáki, G., and Zugaro, M.B. (2009). Selective suppression of hippocampal ripples impairs spatial memory. Nat. Neurosci. </w:t>
      </w:r>
      <w:r w:rsidRPr="00DC206C">
        <w:rPr>
          <w:i/>
          <w:iCs/>
          <w:noProof/>
        </w:rPr>
        <w:t>12</w:t>
      </w:r>
      <w:r w:rsidRPr="00DC206C">
        <w:rPr>
          <w:noProof/>
        </w:rPr>
        <w:t>, 1222–1223.</w:t>
      </w:r>
    </w:p>
    <w:p w14:paraId="03392F3D" w14:textId="77777777" w:rsidR="00DC206C" w:rsidRPr="00DC206C" w:rsidRDefault="00DC206C" w:rsidP="00DC206C">
      <w:pPr>
        <w:widowControl w:val="0"/>
        <w:autoSpaceDE w:val="0"/>
        <w:autoSpaceDN w:val="0"/>
        <w:adjustRightInd w:val="0"/>
        <w:rPr>
          <w:noProof/>
        </w:rPr>
      </w:pPr>
      <w:r w:rsidRPr="00DC206C">
        <w:rPr>
          <w:noProof/>
        </w:rPr>
        <w:t xml:space="preserve">Gonçalves, J.T., Schafer, S.T., and Gage, F.H. (2016). Adult Neurogenesis in the Hippocampus: From Stem Cells to Behavior. Cell </w:t>
      </w:r>
      <w:r w:rsidRPr="00DC206C">
        <w:rPr>
          <w:i/>
          <w:iCs/>
          <w:noProof/>
        </w:rPr>
        <w:t>167</w:t>
      </w:r>
      <w:r w:rsidRPr="00DC206C">
        <w:rPr>
          <w:noProof/>
        </w:rPr>
        <w:t>, 897–914.</w:t>
      </w:r>
    </w:p>
    <w:p w14:paraId="43D5E278" w14:textId="77777777" w:rsidR="00DC206C" w:rsidRPr="00DC206C" w:rsidRDefault="00DC206C" w:rsidP="00DC206C">
      <w:pPr>
        <w:widowControl w:val="0"/>
        <w:autoSpaceDE w:val="0"/>
        <w:autoSpaceDN w:val="0"/>
        <w:adjustRightInd w:val="0"/>
        <w:rPr>
          <w:noProof/>
        </w:rPr>
      </w:pPr>
      <w:r w:rsidRPr="00DC206C">
        <w:rPr>
          <w:noProof/>
        </w:rPr>
        <w:t xml:space="preserve">Grewe, B.F., Gründemann, J., Kitch, L.J., Lecoq, J.A., Parker, J.G., Marshall, J.D., Larkin, M.C., Jercog, P.E., Grenier, F., Li, J.Z., et al. (2017). Neural ensemble dynamics underlying a long-term associative memory. Nature </w:t>
      </w:r>
      <w:r w:rsidRPr="00DC206C">
        <w:rPr>
          <w:i/>
          <w:iCs/>
          <w:noProof/>
        </w:rPr>
        <w:t>543</w:t>
      </w:r>
      <w:r w:rsidRPr="00DC206C">
        <w:rPr>
          <w:noProof/>
        </w:rPr>
        <w:t>, 670–675.</w:t>
      </w:r>
    </w:p>
    <w:p w14:paraId="7F5DEEFB" w14:textId="77777777" w:rsidR="00DC206C" w:rsidRPr="00DC206C" w:rsidRDefault="00DC206C" w:rsidP="00DC206C">
      <w:pPr>
        <w:widowControl w:val="0"/>
        <w:autoSpaceDE w:val="0"/>
        <w:autoSpaceDN w:val="0"/>
        <w:adjustRightInd w:val="0"/>
        <w:rPr>
          <w:noProof/>
        </w:rPr>
      </w:pPr>
      <w:r w:rsidRPr="00DC206C">
        <w:rPr>
          <w:noProof/>
        </w:rPr>
        <w:t xml:space="preserve">Guzman, S.J., Schlögl, A., Frotscher, M., and Jonas, P. (2016). Synaptic mechanisms of pattern completion in the hippocampal CA3 network. Science </w:t>
      </w:r>
      <w:r w:rsidRPr="00DC206C">
        <w:rPr>
          <w:i/>
          <w:iCs/>
          <w:noProof/>
        </w:rPr>
        <w:t>353</w:t>
      </w:r>
      <w:r w:rsidRPr="00DC206C">
        <w:rPr>
          <w:noProof/>
        </w:rPr>
        <w:t>, 1117–1123.</w:t>
      </w:r>
    </w:p>
    <w:p w14:paraId="51A61EC6" w14:textId="77777777" w:rsidR="00DC206C" w:rsidRPr="00DC206C" w:rsidRDefault="00DC206C" w:rsidP="00DC206C">
      <w:pPr>
        <w:widowControl w:val="0"/>
        <w:autoSpaceDE w:val="0"/>
        <w:autoSpaceDN w:val="0"/>
        <w:adjustRightInd w:val="0"/>
        <w:rPr>
          <w:noProof/>
        </w:rPr>
      </w:pPr>
      <w:r w:rsidRPr="00DC206C">
        <w:rPr>
          <w:noProof/>
        </w:rPr>
        <w:t xml:space="preserve">Hafting, T., Fyhn, M., Molden, S., Moser, M.-B., and Moser, E.I. (2005). Microstructure of a spatial map in the entorhinal cortex. Nature </w:t>
      </w:r>
      <w:r w:rsidRPr="00DC206C">
        <w:rPr>
          <w:i/>
          <w:iCs/>
          <w:noProof/>
        </w:rPr>
        <w:t>436</w:t>
      </w:r>
      <w:r w:rsidRPr="00DC206C">
        <w:rPr>
          <w:noProof/>
        </w:rPr>
        <w:t>, 801–806.</w:t>
      </w:r>
    </w:p>
    <w:p w14:paraId="6CF77B0D" w14:textId="77777777" w:rsidR="00DC206C" w:rsidRPr="00DC206C" w:rsidRDefault="00DC206C" w:rsidP="00DC206C">
      <w:pPr>
        <w:widowControl w:val="0"/>
        <w:autoSpaceDE w:val="0"/>
        <w:autoSpaceDN w:val="0"/>
        <w:adjustRightInd w:val="0"/>
        <w:rPr>
          <w:noProof/>
        </w:rPr>
      </w:pPr>
      <w:r w:rsidRPr="00DC206C">
        <w:rPr>
          <w:noProof/>
        </w:rPr>
        <w:t xml:space="preserve">Hales, J.B., Schlesiger, M.I., Leutgeb, J.K., Squire, L.R., Leutgeb, S., and Clark, R.E. (2014). Medial Entorhinal Cortex Lesions Only Partially Disrupt Hippocampal Place Cells and Hippocampus-Dependent Place Memory. Cell Rep. </w:t>
      </w:r>
      <w:r w:rsidRPr="00DC206C">
        <w:rPr>
          <w:i/>
          <w:iCs/>
          <w:noProof/>
        </w:rPr>
        <w:t>9</w:t>
      </w:r>
      <w:r w:rsidRPr="00DC206C">
        <w:rPr>
          <w:noProof/>
        </w:rPr>
        <w:t>, 893–901.</w:t>
      </w:r>
    </w:p>
    <w:p w14:paraId="6D389BDA" w14:textId="77777777" w:rsidR="00DC206C" w:rsidRPr="00DC206C" w:rsidRDefault="00DC206C" w:rsidP="00DC206C">
      <w:pPr>
        <w:widowControl w:val="0"/>
        <w:autoSpaceDE w:val="0"/>
        <w:autoSpaceDN w:val="0"/>
        <w:adjustRightInd w:val="0"/>
        <w:rPr>
          <w:noProof/>
        </w:rPr>
      </w:pPr>
      <w:r w:rsidRPr="00DC206C">
        <w:rPr>
          <w:noProof/>
        </w:rPr>
        <w:t xml:space="preserve">Hartley, T., Lever, C., Burgess, N., and O’Keefe, J. (2014). Space in the brain: how the </w:t>
      </w:r>
      <w:r w:rsidRPr="00DC206C">
        <w:rPr>
          <w:noProof/>
        </w:rPr>
        <w:lastRenderedPageBreak/>
        <w:t xml:space="preserve">hippocampal formation supports spatial cognition. Philos. Trans. R. Soc. Lond. B. Biol. Sci. </w:t>
      </w:r>
      <w:r w:rsidRPr="00DC206C">
        <w:rPr>
          <w:i/>
          <w:iCs/>
          <w:noProof/>
        </w:rPr>
        <w:t>369</w:t>
      </w:r>
      <w:r w:rsidRPr="00DC206C">
        <w:rPr>
          <w:noProof/>
        </w:rPr>
        <w:t>, 20120510.</w:t>
      </w:r>
    </w:p>
    <w:p w14:paraId="2FBFFD65" w14:textId="77777777" w:rsidR="00DC206C" w:rsidRPr="00DC206C" w:rsidRDefault="00DC206C" w:rsidP="00DC206C">
      <w:pPr>
        <w:widowControl w:val="0"/>
        <w:autoSpaceDE w:val="0"/>
        <w:autoSpaceDN w:val="0"/>
        <w:adjustRightInd w:val="0"/>
        <w:rPr>
          <w:noProof/>
        </w:rPr>
      </w:pPr>
      <w:r w:rsidRPr="00DC206C">
        <w:rPr>
          <w:noProof/>
        </w:rPr>
        <w:t xml:space="preserve">Hasselmo, M.E. (2005). What is the function of hippocampal theta rhythm?—Linking behavioral data to phasic properties of field potential and unit recording data. Hippocampus </w:t>
      </w:r>
      <w:r w:rsidRPr="00DC206C">
        <w:rPr>
          <w:i/>
          <w:iCs/>
          <w:noProof/>
        </w:rPr>
        <w:t>15</w:t>
      </w:r>
      <w:r w:rsidRPr="00DC206C">
        <w:rPr>
          <w:noProof/>
        </w:rPr>
        <w:t>, 936–949.</w:t>
      </w:r>
    </w:p>
    <w:p w14:paraId="7368E7A0" w14:textId="77777777" w:rsidR="00DC206C" w:rsidRPr="00DC206C" w:rsidRDefault="00DC206C" w:rsidP="00DC206C">
      <w:pPr>
        <w:widowControl w:val="0"/>
        <w:autoSpaceDE w:val="0"/>
        <w:autoSpaceDN w:val="0"/>
        <w:adjustRightInd w:val="0"/>
        <w:rPr>
          <w:noProof/>
        </w:rPr>
      </w:pPr>
      <w:r w:rsidRPr="00DC206C">
        <w:rPr>
          <w:noProof/>
        </w:rPr>
        <w:t xml:space="preserve">Hasselmo, M.E. (2009). A model of episodic memory: Mental time travel along encoded trajectories using grid cells. Neurobiol. Learn. Mem. </w:t>
      </w:r>
      <w:r w:rsidRPr="00DC206C">
        <w:rPr>
          <w:i/>
          <w:iCs/>
          <w:noProof/>
        </w:rPr>
        <w:t>92</w:t>
      </w:r>
      <w:r w:rsidRPr="00DC206C">
        <w:rPr>
          <w:noProof/>
        </w:rPr>
        <w:t>, 559–573.</w:t>
      </w:r>
    </w:p>
    <w:p w14:paraId="1A8AE076" w14:textId="77777777" w:rsidR="00DC206C" w:rsidRPr="00DC206C" w:rsidRDefault="00DC206C" w:rsidP="00DC206C">
      <w:pPr>
        <w:widowControl w:val="0"/>
        <w:autoSpaceDE w:val="0"/>
        <w:autoSpaceDN w:val="0"/>
        <w:adjustRightInd w:val="0"/>
        <w:rPr>
          <w:noProof/>
        </w:rPr>
      </w:pPr>
      <w:r w:rsidRPr="00DC206C">
        <w:rPr>
          <w:noProof/>
        </w:rPr>
        <w:t xml:space="preserve">Hasselmo, M.E., Bodelón, C., and Wyble, B.P. (2002). A Proposed Function for Hippocampal Theta Rhythm: Separate Phases of Encoding and Retrieval Enhance Reversal of Prior Learning. Neural Comput. </w:t>
      </w:r>
      <w:r w:rsidRPr="00DC206C">
        <w:rPr>
          <w:i/>
          <w:iCs/>
          <w:noProof/>
        </w:rPr>
        <w:t>14</w:t>
      </w:r>
      <w:r w:rsidRPr="00DC206C">
        <w:rPr>
          <w:noProof/>
        </w:rPr>
        <w:t>, 793–817.</w:t>
      </w:r>
    </w:p>
    <w:p w14:paraId="5CD1C1BE" w14:textId="77777777" w:rsidR="00DC206C" w:rsidRPr="00DC206C" w:rsidRDefault="00DC206C" w:rsidP="00DC206C">
      <w:pPr>
        <w:widowControl w:val="0"/>
        <w:autoSpaceDE w:val="0"/>
        <w:autoSpaceDN w:val="0"/>
        <w:adjustRightInd w:val="0"/>
        <w:rPr>
          <w:noProof/>
        </w:rPr>
      </w:pPr>
      <w:r w:rsidRPr="00DC206C">
        <w:rPr>
          <w:noProof/>
        </w:rPr>
        <w:t>Hebb, D. (1949). The Organization of Behavior (New York: Wiley &amp; Sons).</w:t>
      </w:r>
    </w:p>
    <w:p w14:paraId="76027CAC" w14:textId="77777777" w:rsidR="00DC206C" w:rsidRPr="00DC206C" w:rsidRDefault="00DC206C" w:rsidP="00DC206C">
      <w:pPr>
        <w:widowControl w:val="0"/>
        <w:autoSpaceDE w:val="0"/>
        <w:autoSpaceDN w:val="0"/>
        <w:adjustRightInd w:val="0"/>
        <w:rPr>
          <w:noProof/>
        </w:rPr>
      </w:pPr>
      <w:r w:rsidRPr="00DC206C">
        <w:rPr>
          <w:noProof/>
        </w:rPr>
        <w:t xml:space="preserve">Henze, D.A., Wittner, L., and Buzsáki, G. (2002). Single granule cells reliably discharge targets in the hippocampal CA3 network in vivo. Nat. Neurosci. </w:t>
      </w:r>
      <w:r w:rsidRPr="00DC206C">
        <w:rPr>
          <w:i/>
          <w:iCs/>
          <w:noProof/>
        </w:rPr>
        <w:t>5</w:t>
      </w:r>
      <w:r w:rsidRPr="00DC206C">
        <w:rPr>
          <w:noProof/>
        </w:rPr>
        <w:t>, 790–795.</w:t>
      </w:r>
    </w:p>
    <w:p w14:paraId="5875CCD7" w14:textId="77777777" w:rsidR="00DC206C" w:rsidRPr="00DC206C" w:rsidRDefault="00DC206C" w:rsidP="00DC206C">
      <w:pPr>
        <w:widowControl w:val="0"/>
        <w:autoSpaceDE w:val="0"/>
        <w:autoSpaceDN w:val="0"/>
        <w:adjustRightInd w:val="0"/>
        <w:rPr>
          <w:noProof/>
        </w:rPr>
      </w:pPr>
      <w:r w:rsidRPr="00DC206C">
        <w:rPr>
          <w:noProof/>
        </w:rPr>
        <w:t xml:space="preserve">Herry, C., Ciocchi, S., Senn, V., Demmou, L., Müller, C., and Lüthi, A. (2008). Switching on and off fear by distinct neuronal circuits. Nature </w:t>
      </w:r>
      <w:r w:rsidRPr="00DC206C">
        <w:rPr>
          <w:i/>
          <w:iCs/>
          <w:noProof/>
        </w:rPr>
        <w:t>454</w:t>
      </w:r>
      <w:r w:rsidRPr="00DC206C">
        <w:rPr>
          <w:noProof/>
        </w:rPr>
        <w:t>, 600–606.</w:t>
      </w:r>
    </w:p>
    <w:p w14:paraId="3A4045C6" w14:textId="77777777" w:rsidR="00DC206C" w:rsidRPr="00DC206C" w:rsidRDefault="00DC206C" w:rsidP="00DC206C">
      <w:pPr>
        <w:widowControl w:val="0"/>
        <w:autoSpaceDE w:val="0"/>
        <w:autoSpaceDN w:val="0"/>
        <w:adjustRightInd w:val="0"/>
        <w:rPr>
          <w:noProof/>
        </w:rPr>
      </w:pPr>
      <w:r w:rsidRPr="00DC206C">
        <w:rPr>
          <w:noProof/>
        </w:rPr>
        <w:t xml:space="preserve">Heys, J.G., and Dombeck, D.A. (2018). Evidence for a subcircuit in medial entorhinal cortex representing elapsed time during immobility. Nat. Neurosci. </w:t>
      </w:r>
      <w:r w:rsidRPr="00DC206C">
        <w:rPr>
          <w:i/>
          <w:iCs/>
          <w:noProof/>
        </w:rPr>
        <w:t>21</w:t>
      </w:r>
      <w:r w:rsidRPr="00DC206C">
        <w:rPr>
          <w:noProof/>
        </w:rPr>
        <w:t>, 1574–1582.</w:t>
      </w:r>
    </w:p>
    <w:p w14:paraId="4EC18576" w14:textId="77777777" w:rsidR="00DC206C" w:rsidRPr="00DC206C" w:rsidRDefault="00DC206C" w:rsidP="00DC206C">
      <w:pPr>
        <w:widowControl w:val="0"/>
        <w:autoSpaceDE w:val="0"/>
        <w:autoSpaceDN w:val="0"/>
        <w:adjustRightInd w:val="0"/>
        <w:rPr>
          <w:noProof/>
        </w:rPr>
      </w:pPr>
      <w:r w:rsidRPr="00DC206C">
        <w:rPr>
          <w:noProof/>
        </w:rPr>
        <w:t xml:space="preserve">Hitti, F.L., and Siegelbaum, S.A. (2014). The hippocampal CA2 region is essential for social memory. Nature </w:t>
      </w:r>
      <w:r w:rsidRPr="00DC206C">
        <w:rPr>
          <w:i/>
          <w:iCs/>
          <w:noProof/>
        </w:rPr>
        <w:t>508</w:t>
      </w:r>
      <w:r w:rsidRPr="00DC206C">
        <w:rPr>
          <w:noProof/>
        </w:rPr>
        <w:t>, 88–92.</w:t>
      </w:r>
    </w:p>
    <w:p w14:paraId="7129D31C" w14:textId="77777777" w:rsidR="00DC206C" w:rsidRPr="00DC206C" w:rsidRDefault="00DC206C" w:rsidP="00DC206C">
      <w:pPr>
        <w:widowControl w:val="0"/>
        <w:autoSpaceDE w:val="0"/>
        <w:autoSpaceDN w:val="0"/>
        <w:adjustRightInd w:val="0"/>
        <w:rPr>
          <w:noProof/>
        </w:rPr>
      </w:pPr>
      <w:r w:rsidRPr="00DC206C">
        <w:rPr>
          <w:noProof/>
        </w:rPr>
        <w:t xml:space="preserve">Howard, M.W., and Eichenbaum, H. (2015). Time and space in the hippocampus. Brain Res. </w:t>
      </w:r>
      <w:r w:rsidRPr="00DC206C">
        <w:rPr>
          <w:i/>
          <w:iCs/>
          <w:noProof/>
        </w:rPr>
        <w:t>1621</w:t>
      </w:r>
      <w:r w:rsidRPr="00DC206C">
        <w:rPr>
          <w:noProof/>
        </w:rPr>
        <w:t>, 345–354.</w:t>
      </w:r>
    </w:p>
    <w:p w14:paraId="6C94D1CE" w14:textId="77777777" w:rsidR="00DC206C" w:rsidRPr="00DC206C" w:rsidRDefault="00DC206C" w:rsidP="00DC206C">
      <w:pPr>
        <w:widowControl w:val="0"/>
        <w:autoSpaceDE w:val="0"/>
        <w:autoSpaceDN w:val="0"/>
        <w:adjustRightInd w:val="0"/>
        <w:rPr>
          <w:noProof/>
        </w:rPr>
      </w:pPr>
      <w:r w:rsidRPr="00DC206C">
        <w:rPr>
          <w:noProof/>
        </w:rPr>
        <w:t xml:space="preserve">Ito, H.T., Zhang, S.-J., Witter, M.P., Moser, E.I., and Moser, M.-B. (2015). A prefrontal–thalamo–hippocampal circuit for goal-directed spatial navigation. Nature </w:t>
      </w:r>
      <w:r w:rsidRPr="00DC206C">
        <w:rPr>
          <w:i/>
          <w:iCs/>
          <w:noProof/>
        </w:rPr>
        <w:t>522</w:t>
      </w:r>
      <w:r w:rsidRPr="00DC206C">
        <w:rPr>
          <w:noProof/>
        </w:rPr>
        <w:t>, 50–55.</w:t>
      </w:r>
    </w:p>
    <w:p w14:paraId="2441B6C3" w14:textId="77777777" w:rsidR="00DC206C" w:rsidRPr="00DC206C" w:rsidRDefault="00DC206C" w:rsidP="00DC206C">
      <w:pPr>
        <w:widowControl w:val="0"/>
        <w:autoSpaceDE w:val="0"/>
        <w:autoSpaceDN w:val="0"/>
        <w:adjustRightInd w:val="0"/>
        <w:rPr>
          <w:noProof/>
        </w:rPr>
      </w:pPr>
      <w:r w:rsidRPr="00DC206C">
        <w:rPr>
          <w:noProof/>
        </w:rPr>
        <w:t xml:space="preserve">Jadhav, S.P., Kemere, C., German, P.W., and Frank, L.M. (2012). Awake Hippocampal Sharp-Wave Ripples Support Spatial Memory. Science (80-. ). </w:t>
      </w:r>
      <w:r w:rsidRPr="00DC206C">
        <w:rPr>
          <w:i/>
          <w:iCs/>
          <w:noProof/>
        </w:rPr>
        <w:t>336</w:t>
      </w:r>
      <w:r w:rsidRPr="00DC206C">
        <w:rPr>
          <w:noProof/>
        </w:rPr>
        <w:t>, 1454–1458.</w:t>
      </w:r>
    </w:p>
    <w:p w14:paraId="080D121D" w14:textId="77777777" w:rsidR="00DC206C" w:rsidRPr="00DC206C" w:rsidRDefault="00DC206C" w:rsidP="00DC206C">
      <w:pPr>
        <w:widowControl w:val="0"/>
        <w:autoSpaceDE w:val="0"/>
        <w:autoSpaceDN w:val="0"/>
        <w:adjustRightInd w:val="0"/>
        <w:rPr>
          <w:noProof/>
        </w:rPr>
      </w:pPr>
      <w:r w:rsidRPr="00DC206C">
        <w:rPr>
          <w:noProof/>
        </w:rPr>
        <w:t xml:space="preserve">Jay, T.M., and Witter, M.P. (1991). Distribution of hippocampal CA1 and subicular efferents in the prefrontal cortex of the rat studied by means of anterograde transport ofPhaseolus vulgaris-leucoagglutinin. J. Comp. Neurol. </w:t>
      </w:r>
      <w:r w:rsidRPr="00DC206C">
        <w:rPr>
          <w:i/>
          <w:iCs/>
          <w:noProof/>
        </w:rPr>
        <w:t>313</w:t>
      </w:r>
      <w:r w:rsidRPr="00DC206C">
        <w:rPr>
          <w:noProof/>
        </w:rPr>
        <w:t>, 574–586.</w:t>
      </w:r>
    </w:p>
    <w:p w14:paraId="787C89A5" w14:textId="77777777" w:rsidR="00DC206C" w:rsidRPr="00DC206C" w:rsidRDefault="00DC206C" w:rsidP="00DC206C">
      <w:pPr>
        <w:widowControl w:val="0"/>
        <w:autoSpaceDE w:val="0"/>
        <w:autoSpaceDN w:val="0"/>
        <w:adjustRightInd w:val="0"/>
        <w:rPr>
          <w:noProof/>
        </w:rPr>
      </w:pPr>
      <w:r w:rsidRPr="00DC206C">
        <w:rPr>
          <w:noProof/>
        </w:rPr>
        <w:t xml:space="preserve">Jezek, K., Henriksen, E.J., Treves, A., Moser, E.I., and Moser, M.-B. (2011). Theta-paced flickering between place-cell maps in the hippocampus. Nature </w:t>
      </w:r>
      <w:r w:rsidRPr="00DC206C">
        <w:rPr>
          <w:i/>
          <w:iCs/>
          <w:noProof/>
        </w:rPr>
        <w:t>478</w:t>
      </w:r>
      <w:r w:rsidRPr="00DC206C">
        <w:rPr>
          <w:noProof/>
        </w:rPr>
        <w:t>, 246–249.</w:t>
      </w:r>
    </w:p>
    <w:p w14:paraId="5CB97819" w14:textId="77777777" w:rsidR="00DC206C" w:rsidRPr="00DC206C" w:rsidRDefault="00DC206C" w:rsidP="00DC206C">
      <w:pPr>
        <w:widowControl w:val="0"/>
        <w:autoSpaceDE w:val="0"/>
        <w:autoSpaceDN w:val="0"/>
        <w:adjustRightInd w:val="0"/>
        <w:rPr>
          <w:noProof/>
        </w:rPr>
      </w:pPr>
      <w:r w:rsidRPr="00DC206C">
        <w:rPr>
          <w:noProof/>
        </w:rPr>
        <w:t xml:space="preserve">Johnson, A., and Redish, A.D. (2007). Neural Ensembles in CA3 Transiently Encode Paths Forward of the Animal at a Decision Point. J. Neurosci. </w:t>
      </w:r>
      <w:r w:rsidRPr="00DC206C">
        <w:rPr>
          <w:i/>
          <w:iCs/>
          <w:noProof/>
        </w:rPr>
        <w:t>27</w:t>
      </w:r>
      <w:r w:rsidRPr="00DC206C">
        <w:rPr>
          <w:noProof/>
        </w:rPr>
        <w:t>, 12176–12189.</w:t>
      </w:r>
    </w:p>
    <w:p w14:paraId="52414C58" w14:textId="77777777" w:rsidR="00DC206C" w:rsidRPr="00DC206C" w:rsidRDefault="00DC206C" w:rsidP="00DC206C">
      <w:pPr>
        <w:widowControl w:val="0"/>
        <w:autoSpaceDE w:val="0"/>
        <w:autoSpaceDN w:val="0"/>
        <w:adjustRightInd w:val="0"/>
        <w:rPr>
          <w:noProof/>
        </w:rPr>
      </w:pPr>
      <w:r w:rsidRPr="00DC206C">
        <w:rPr>
          <w:noProof/>
        </w:rPr>
        <w:t xml:space="preserve">Jung, M.W., and McNaughton, B.L. (1993). Spatial selectivity of unit activity in the hippocampal granular layer. Hippocampus </w:t>
      </w:r>
      <w:r w:rsidRPr="00DC206C">
        <w:rPr>
          <w:i/>
          <w:iCs/>
          <w:noProof/>
        </w:rPr>
        <w:t>3</w:t>
      </w:r>
      <w:r w:rsidRPr="00DC206C">
        <w:rPr>
          <w:noProof/>
        </w:rPr>
        <w:t>, 165–182.</w:t>
      </w:r>
    </w:p>
    <w:p w14:paraId="2E1AB013" w14:textId="77777777" w:rsidR="00DC206C" w:rsidRPr="00DC206C" w:rsidRDefault="00DC206C" w:rsidP="00DC206C">
      <w:pPr>
        <w:widowControl w:val="0"/>
        <w:autoSpaceDE w:val="0"/>
        <w:autoSpaceDN w:val="0"/>
        <w:adjustRightInd w:val="0"/>
        <w:rPr>
          <w:noProof/>
        </w:rPr>
      </w:pPr>
      <w:r w:rsidRPr="00DC206C">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DC206C">
        <w:rPr>
          <w:i/>
          <w:iCs/>
          <w:noProof/>
        </w:rPr>
        <w:t>93</w:t>
      </w:r>
      <w:r w:rsidRPr="00DC206C">
        <w:rPr>
          <w:noProof/>
        </w:rPr>
        <w:t>, 1480–1492.e6.</w:t>
      </w:r>
    </w:p>
    <w:p w14:paraId="50E19627" w14:textId="77777777" w:rsidR="00DC206C" w:rsidRPr="00DC206C" w:rsidRDefault="00DC206C" w:rsidP="00DC206C">
      <w:pPr>
        <w:widowControl w:val="0"/>
        <w:autoSpaceDE w:val="0"/>
        <w:autoSpaceDN w:val="0"/>
        <w:adjustRightInd w:val="0"/>
        <w:rPr>
          <w:noProof/>
        </w:rPr>
      </w:pPr>
      <w:r w:rsidRPr="00DC206C">
        <w:rPr>
          <w:noProof/>
        </w:rPr>
        <w:t xml:space="preserve">Kay, K., Sosa, M., Chung, J.E., Karlsson, M.P., Larkin, M.C., and Frank, L.M. (2016). A hippocampal network for spatial coding during immobility and sleep. Nature </w:t>
      </w:r>
      <w:r w:rsidRPr="00DC206C">
        <w:rPr>
          <w:i/>
          <w:iCs/>
          <w:noProof/>
        </w:rPr>
        <w:t>531</w:t>
      </w:r>
      <w:r w:rsidRPr="00DC206C">
        <w:rPr>
          <w:noProof/>
        </w:rPr>
        <w:t>.</w:t>
      </w:r>
    </w:p>
    <w:p w14:paraId="794A3A6B" w14:textId="77777777" w:rsidR="00DC206C" w:rsidRPr="00DC206C" w:rsidRDefault="00DC206C" w:rsidP="00DC206C">
      <w:pPr>
        <w:widowControl w:val="0"/>
        <w:autoSpaceDE w:val="0"/>
        <w:autoSpaceDN w:val="0"/>
        <w:adjustRightInd w:val="0"/>
        <w:rPr>
          <w:noProof/>
        </w:rPr>
      </w:pPr>
      <w:r w:rsidRPr="00DC206C">
        <w:rPr>
          <w:noProof/>
        </w:rPr>
        <w:t xml:space="preserve">Keene, C.S., Bladon, J., McKenzie, S., Liu, C.D., O’Keefe, J., and Eichenbaum, H. (2016). Complementary Functional Organization of Neuronal Activity Patterns in the Perirhinal, Lateral Entorhinal, and Medial Entorhinal Cortices. J. Neurosci. </w:t>
      </w:r>
      <w:r w:rsidRPr="00DC206C">
        <w:rPr>
          <w:i/>
          <w:iCs/>
          <w:noProof/>
        </w:rPr>
        <w:t>36</w:t>
      </w:r>
      <w:r w:rsidRPr="00DC206C">
        <w:rPr>
          <w:noProof/>
        </w:rPr>
        <w:t>, 3660–3675.</w:t>
      </w:r>
    </w:p>
    <w:p w14:paraId="2FB01C6C" w14:textId="77777777" w:rsidR="00DC206C" w:rsidRPr="00DC206C" w:rsidRDefault="00DC206C" w:rsidP="00DC206C">
      <w:pPr>
        <w:widowControl w:val="0"/>
        <w:autoSpaceDE w:val="0"/>
        <w:autoSpaceDN w:val="0"/>
        <w:adjustRightInd w:val="0"/>
        <w:rPr>
          <w:noProof/>
        </w:rPr>
      </w:pPr>
      <w:r w:rsidRPr="00DC206C">
        <w:rPr>
          <w:noProof/>
        </w:rPr>
        <w:t xml:space="preserve">Keinath, A.T., Julian, J.B., Epstein, R.A., and Muzzio, I.A. (2017). Environmental Geometry Aligns the Hippocampal Map during Spatial Reorientation. Curr. Biol. </w:t>
      </w:r>
      <w:r w:rsidRPr="00DC206C">
        <w:rPr>
          <w:i/>
          <w:iCs/>
          <w:noProof/>
        </w:rPr>
        <w:t>27</w:t>
      </w:r>
      <w:r w:rsidRPr="00DC206C">
        <w:rPr>
          <w:noProof/>
        </w:rPr>
        <w:t>.</w:t>
      </w:r>
    </w:p>
    <w:p w14:paraId="123F3753" w14:textId="77777777" w:rsidR="00DC206C" w:rsidRPr="00DC206C" w:rsidRDefault="00DC206C" w:rsidP="00DC206C">
      <w:pPr>
        <w:widowControl w:val="0"/>
        <w:autoSpaceDE w:val="0"/>
        <w:autoSpaceDN w:val="0"/>
        <w:adjustRightInd w:val="0"/>
        <w:rPr>
          <w:noProof/>
        </w:rPr>
      </w:pPr>
      <w:r w:rsidRPr="00DC206C">
        <w:rPr>
          <w:noProof/>
        </w:rPr>
        <w:t xml:space="preserve">Kerr, K.M., Agster, K.L., Furtak, S.C., and Burwell, R.D. (2007). Functional neuroanatomy of the parahippocampal region: The lateral and medial entorhinal areas. Hippocampus </w:t>
      </w:r>
      <w:r w:rsidRPr="00DC206C">
        <w:rPr>
          <w:i/>
          <w:iCs/>
          <w:noProof/>
        </w:rPr>
        <w:t>17</w:t>
      </w:r>
      <w:r w:rsidRPr="00DC206C">
        <w:rPr>
          <w:noProof/>
        </w:rPr>
        <w:t>, 697–708.</w:t>
      </w:r>
    </w:p>
    <w:p w14:paraId="1E3A27B2" w14:textId="77777777" w:rsidR="00DC206C" w:rsidRPr="00DC206C" w:rsidRDefault="00DC206C" w:rsidP="00DC206C">
      <w:pPr>
        <w:widowControl w:val="0"/>
        <w:autoSpaceDE w:val="0"/>
        <w:autoSpaceDN w:val="0"/>
        <w:adjustRightInd w:val="0"/>
        <w:rPr>
          <w:noProof/>
        </w:rPr>
      </w:pPr>
      <w:r w:rsidRPr="00DC206C">
        <w:rPr>
          <w:noProof/>
        </w:rPr>
        <w:lastRenderedPageBreak/>
        <w:t xml:space="preserve">Kim, W. Bin, and Cho, J.-H. (2017). Synaptic Targeting of Double-Projecting Ventral CA1 Hippocampal Neurons to the Medial Prefrontal Cortex and Basal Amygdala. J. Neurosci. </w:t>
      </w:r>
      <w:r w:rsidRPr="00DC206C">
        <w:rPr>
          <w:i/>
          <w:iCs/>
          <w:noProof/>
        </w:rPr>
        <w:t>37</w:t>
      </w:r>
      <w:r w:rsidRPr="00DC206C">
        <w:rPr>
          <w:noProof/>
        </w:rPr>
        <w:t>, 4868–4882.</w:t>
      </w:r>
    </w:p>
    <w:p w14:paraId="3811A883" w14:textId="77777777" w:rsidR="00DC206C" w:rsidRPr="00DC206C" w:rsidRDefault="00DC206C" w:rsidP="00DC206C">
      <w:pPr>
        <w:widowControl w:val="0"/>
        <w:autoSpaceDE w:val="0"/>
        <w:autoSpaceDN w:val="0"/>
        <w:adjustRightInd w:val="0"/>
        <w:rPr>
          <w:noProof/>
        </w:rPr>
      </w:pPr>
      <w:r w:rsidRPr="00DC206C">
        <w:rPr>
          <w:noProof/>
        </w:rPr>
        <w:t xml:space="preserve">Kinsky, N.R., Sullivan, D.W., Mau, W., Hasselmo, M.E., and Eichenbaum, H.B. (2018). Hippocampal Place Fields Maintain a Coherent and Flexible Map across Long Timescales. Curr. Biol. </w:t>
      </w:r>
      <w:r w:rsidRPr="00DC206C">
        <w:rPr>
          <w:i/>
          <w:iCs/>
          <w:noProof/>
        </w:rPr>
        <w:t>28</w:t>
      </w:r>
      <w:r w:rsidRPr="00DC206C">
        <w:rPr>
          <w:noProof/>
        </w:rPr>
        <w:t>, 3578–3588.e6.</w:t>
      </w:r>
    </w:p>
    <w:p w14:paraId="187A830F" w14:textId="77777777" w:rsidR="00DC206C" w:rsidRPr="00DC206C" w:rsidRDefault="00DC206C" w:rsidP="00DC206C">
      <w:pPr>
        <w:widowControl w:val="0"/>
        <w:autoSpaceDE w:val="0"/>
        <w:autoSpaceDN w:val="0"/>
        <w:adjustRightInd w:val="0"/>
        <w:rPr>
          <w:noProof/>
        </w:rPr>
      </w:pPr>
      <w:r w:rsidRPr="00DC206C">
        <w:rPr>
          <w:noProof/>
        </w:rPr>
        <w:t xml:space="preserve">Kishi, T., Tsumori, T., Yokota, S., and Yasui, Y. (2006). Topographical projection from the hippocampal formation to the amygdala: A combined anterograde and retrograde tracing study in the rat. J. Comp. Neurol. </w:t>
      </w:r>
      <w:r w:rsidRPr="00DC206C">
        <w:rPr>
          <w:i/>
          <w:iCs/>
          <w:noProof/>
        </w:rPr>
        <w:t>496</w:t>
      </w:r>
      <w:r w:rsidRPr="00DC206C">
        <w:rPr>
          <w:noProof/>
        </w:rPr>
        <w:t>, 349–368.</w:t>
      </w:r>
    </w:p>
    <w:p w14:paraId="2F028548" w14:textId="77777777" w:rsidR="00DC206C" w:rsidRPr="00DC206C" w:rsidRDefault="00DC206C" w:rsidP="00DC206C">
      <w:pPr>
        <w:widowControl w:val="0"/>
        <w:autoSpaceDE w:val="0"/>
        <w:autoSpaceDN w:val="0"/>
        <w:adjustRightInd w:val="0"/>
        <w:rPr>
          <w:noProof/>
        </w:rPr>
      </w:pPr>
      <w:r w:rsidRPr="00DC206C">
        <w:rPr>
          <w:noProof/>
        </w:rPr>
        <w:t xml:space="preserve">Kitamura, T., Pignatelli, M., Suh, J., Kohara, K., Yoshiki, A., Abe, K., and Tonegawa, S. (2014). Island Cells Control Temporal Association Memory. Science (80-. ). </w:t>
      </w:r>
      <w:r w:rsidRPr="00DC206C">
        <w:rPr>
          <w:i/>
          <w:iCs/>
          <w:noProof/>
        </w:rPr>
        <w:t>343</w:t>
      </w:r>
      <w:r w:rsidRPr="00DC206C">
        <w:rPr>
          <w:noProof/>
        </w:rPr>
        <w:t>, 896–901.</w:t>
      </w:r>
    </w:p>
    <w:p w14:paraId="0EBFE2CB" w14:textId="77777777" w:rsidR="00DC206C" w:rsidRPr="00DC206C" w:rsidRDefault="00DC206C" w:rsidP="00DC206C">
      <w:pPr>
        <w:widowControl w:val="0"/>
        <w:autoSpaceDE w:val="0"/>
        <w:autoSpaceDN w:val="0"/>
        <w:adjustRightInd w:val="0"/>
        <w:rPr>
          <w:noProof/>
        </w:rPr>
      </w:pPr>
      <w:r w:rsidRPr="00DC206C">
        <w:rPr>
          <w:noProof/>
        </w:rPr>
        <w:t xml:space="preserve">Kohara, K., Pignatelli, M., Rivest, A.J., Jung, H.-Y., Kitamura, T., Suh, J., Frank, D., Kajikawa, K., Mise, N., Obata, Y., et al. (2014). Cell type–specific genetic and optogenetic tools reveal hippocampal CA2 circuits. Nat. Neurosci. </w:t>
      </w:r>
      <w:r w:rsidRPr="00DC206C">
        <w:rPr>
          <w:i/>
          <w:iCs/>
          <w:noProof/>
        </w:rPr>
        <w:t>17</w:t>
      </w:r>
      <w:r w:rsidRPr="00DC206C">
        <w:rPr>
          <w:noProof/>
        </w:rPr>
        <w:t>, 269–279.</w:t>
      </w:r>
    </w:p>
    <w:p w14:paraId="726C2BBB" w14:textId="77777777" w:rsidR="00DC206C" w:rsidRPr="00DC206C" w:rsidRDefault="00DC206C" w:rsidP="00DC206C">
      <w:pPr>
        <w:widowControl w:val="0"/>
        <w:autoSpaceDE w:val="0"/>
        <w:autoSpaceDN w:val="0"/>
        <w:adjustRightInd w:val="0"/>
        <w:rPr>
          <w:noProof/>
        </w:rPr>
      </w:pPr>
      <w:r w:rsidRPr="00DC206C">
        <w:rPr>
          <w:noProof/>
        </w:rPr>
        <w:t xml:space="preserve">Köhler, C. (1988). Intrinsic connections of the retrohippocampal region in the rat brain: III. The lateral entorhinal area. J. Comp. Neurol. </w:t>
      </w:r>
      <w:r w:rsidRPr="00DC206C">
        <w:rPr>
          <w:i/>
          <w:iCs/>
          <w:noProof/>
        </w:rPr>
        <w:t>271</w:t>
      </w:r>
      <w:r w:rsidRPr="00DC206C">
        <w:rPr>
          <w:noProof/>
        </w:rPr>
        <w:t>, 208–228.</w:t>
      </w:r>
    </w:p>
    <w:p w14:paraId="3AD6A8A8" w14:textId="77777777" w:rsidR="00DC206C" w:rsidRPr="00DC206C" w:rsidRDefault="00DC206C" w:rsidP="00DC206C">
      <w:pPr>
        <w:widowControl w:val="0"/>
        <w:autoSpaceDE w:val="0"/>
        <w:autoSpaceDN w:val="0"/>
        <w:adjustRightInd w:val="0"/>
        <w:rPr>
          <w:noProof/>
        </w:rPr>
      </w:pPr>
      <w:r w:rsidRPr="00DC206C">
        <w:rPr>
          <w:noProof/>
        </w:rPr>
        <w:t xml:space="preserve">Komorowski, R.W., Manns, J.R., and Eichenbaum, H. (2009). Robust Conjunctive Item-Place Coding by Hippocampal Neurons Parallels Learning What Happens Where. J. Neurosci. </w:t>
      </w:r>
      <w:r w:rsidRPr="00DC206C">
        <w:rPr>
          <w:i/>
          <w:iCs/>
          <w:noProof/>
        </w:rPr>
        <w:t>29</w:t>
      </w:r>
      <w:r w:rsidRPr="00DC206C">
        <w:rPr>
          <w:noProof/>
        </w:rPr>
        <w:t>, 9918–9929.</w:t>
      </w:r>
    </w:p>
    <w:p w14:paraId="58111B75" w14:textId="77777777" w:rsidR="00DC206C" w:rsidRPr="00DC206C" w:rsidRDefault="00DC206C" w:rsidP="00DC206C">
      <w:pPr>
        <w:widowControl w:val="0"/>
        <w:autoSpaceDE w:val="0"/>
        <w:autoSpaceDN w:val="0"/>
        <w:adjustRightInd w:val="0"/>
        <w:rPr>
          <w:noProof/>
        </w:rPr>
      </w:pPr>
      <w:r w:rsidRPr="00DC206C">
        <w:rPr>
          <w:noProof/>
        </w:rPr>
        <w:t xml:space="preserve">Kraus, B.J., Brandon, M.P., Robinson, R.J., Connerney, M.A., Hasselmo, M.E., and Eichenbaum, H. (2015). During Running in Place, Grid Cells Integrate Elapsed Time and Distance Run. Neuron </w:t>
      </w:r>
      <w:r w:rsidRPr="00DC206C">
        <w:rPr>
          <w:i/>
          <w:iCs/>
          <w:noProof/>
        </w:rPr>
        <w:t>88</w:t>
      </w:r>
      <w:r w:rsidRPr="00DC206C">
        <w:rPr>
          <w:noProof/>
        </w:rPr>
        <w:t>, 578–589.</w:t>
      </w:r>
    </w:p>
    <w:p w14:paraId="23573CF5" w14:textId="77777777" w:rsidR="00DC206C" w:rsidRPr="00DC206C" w:rsidRDefault="00DC206C" w:rsidP="00DC206C">
      <w:pPr>
        <w:widowControl w:val="0"/>
        <w:autoSpaceDE w:val="0"/>
        <w:autoSpaceDN w:val="0"/>
        <w:adjustRightInd w:val="0"/>
        <w:rPr>
          <w:noProof/>
        </w:rPr>
      </w:pPr>
      <w:r w:rsidRPr="00DC206C">
        <w:rPr>
          <w:noProof/>
        </w:rPr>
        <w:t>Lashley, K. (1950). In search of the engram. In Society of Experimental Biology Symposium, pp. 454–482.</w:t>
      </w:r>
    </w:p>
    <w:p w14:paraId="64CA5A98" w14:textId="77777777" w:rsidR="00DC206C" w:rsidRPr="00DC206C" w:rsidRDefault="00DC206C" w:rsidP="00DC206C">
      <w:pPr>
        <w:widowControl w:val="0"/>
        <w:autoSpaceDE w:val="0"/>
        <w:autoSpaceDN w:val="0"/>
        <w:adjustRightInd w:val="0"/>
        <w:rPr>
          <w:noProof/>
        </w:rPr>
      </w:pPr>
      <w:r w:rsidRPr="00DC206C">
        <w:rPr>
          <w:noProof/>
        </w:rPr>
        <w:t xml:space="preserve">de Lavilléon, G., Lacroix, M.M., Rondi-Reig, L., and Benchenane, K. (2015). Explicit memory creation during sleep demonstrates a causal role of place cells in navigation. Nat. Neurosci. </w:t>
      </w:r>
      <w:r w:rsidRPr="00DC206C">
        <w:rPr>
          <w:i/>
          <w:iCs/>
          <w:noProof/>
        </w:rPr>
        <w:t>18</w:t>
      </w:r>
      <w:r w:rsidRPr="00DC206C">
        <w:rPr>
          <w:noProof/>
        </w:rPr>
        <w:t>, 493–495.</w:t>
      </w:r>
    </w:p>
    <w:p w14:paraId="42026005" w14:textId="77777777" w:rsidR="00DC206C" w:rsidRPr="00DC206C" w:rsidRDefault="00DC206C" w:rsidP="00DC206C">
      <w:pPr>
        <w:widowControl w:val="0"/>
        <w:autoSpaceDE w:val="0"/>
        <w:autoSpaceDN w:val="0"/>
        <w:adjustRightInd w:val="0"/>
        <w:rPr>
          <w:noProof/>
        </w:rPr>
      </w:pPr>
      <w:r w:rsidRPr="00DC206C">
        <w:rPr>
          <w:noProof/>
        </w:rPr>
        <w:t xml:space="preserve">Ledoux, J.E. (1995). Emotion: Clues from the Brain. Annu. Rev. Psychol. </w:t>
      </w:r>
      <w:r w:rsidRPr="00DC206C">
        <w:rPr>
          <w:i/>
          <w:iCs/>
          <w:noProof/>
        </w:rPr>
        <w:t>46</w:t>
      </w:r>
      <w:r w:rsidRPr="00DC206C">
        <w:rPr>
          <w:noProof/>
        </w:rPr>
        <w:t>, 209–235.</w:t>
      </w:r>
    </w:p>
    <w:p w14:paraId="702A81BF" w14:textId="77777777" w:rsidR="00DC206C" w:rsidRPr="00DC206C" w:rsidRDefault="00DC206C" w:rsidP="00DC206C">
      <w:pPr>
        <w:widowControl w:val="0"/>
        <w:autoSpaceDE w:val="0"/>
        <w:autoSpaceDN w:val="0"/>
        <w:adjustRightInd w:val="0"/>
        <w:rPr>
          <w:noProof/>
        </w:rPr>
      </w:pPr>
      <w:r w:rsidRPr="00DC206C">
        <w:rPr>
          <w:noProof/>
        </w:rPr>
        <w:t xml:space="preserve">Lee, A.K., and Wilson, M.A. (2002). Memory of sequential experience in the hippocampus during slow wave sleep. Neuron </w:t>
      </w:r>
      <w:r w:rsidRPr="00DC206C">
        <w:rPr>
          <w:i/>
          <w:iCs/>
          <w:noProof/>
        </w:rPr>
        <w:t>36</w:t>
      </w:r>
      <w:r w:rsidRPr="00DC206C">
        <w:rPr>
          <w:noProof/>
        </w:rPr>
        <w:t>, 1183–1194.</w:t>
      </w:r>
    </w:p>
    <w:p w14:paraId="29C065BD" w14:textId="77777777" w:rsidR="00DC206C" w:rsidRPr="00DC206C" w:rsidRDefault="00DC206C" w:rsidP="00DC206C">
      <w:pPr>
        <w:widowControl w:val="0"/>
        <w:autoSpaceDE w:val="0"/>
        <w:autoSpaceDN w:val="0"/>
        <w:adjustRightInd w:val="0"/>
        <w:rPr>
          <w:noProof/>
        </w:rPr>
      </w:pPr>
      <w:r w:rsidRPr="00DC206C">
        <w:rPr>
          <w:noProof/>
        </w:rPr>
        <w:t xml:space="preserve">Lee, H., Wang, C., Deshmukh, S.S., and Knierim, J.J. (2015). Neural Population Evidence of Functional Heterogeneity along the CA3 Transverse Axis: Pattern Completion versus Pattern Separation. Neuron </w:t>
      </w:r>
      <w:r w:rsidRPr="00DC206C">
        <w:rPr>
          <w:i/>
          <w:iCs/>
          <w:noProof/>
        </w:rPr>
        <w:t>87</w:t>
      </w:r>
      <w:r w:rsidRPr="00DC206C">
        <w:rPr>
          <w:noProof/>
        </w:rPr>
        <w:t>, 1093–1105.</w:t>
      </w:r>
    </w:p>
    <w:p w14:paraId="550BC61F" w14:textId="77777777" w:rsidR="00DC206C" w:rsidRPr="00DC206C" w:rsidRDefault="00DC206C" w:rsidP="00DC206C">
      <w:pPr>
        <w:widowControl w:val="0"/>
        <w:autoSpaceDE w:val="0"/>
        <w:autoSpaceDN w:val="0"/>
        <w:adjustRightInd w:val="0"/>
        <w:rPr>
          <w:noProof/>
        </w:rPr>
      </w:pPr>
      <w:r w:rsidRPr="00DC206C">
        <w:rPr>
          <w:noProof/>
        </w:rPr>
        <w:t xml:space="preserve">Lee, I., Yoganarasimha, D., Rao, G., and Knierim, J.J. (2004). Comparison of population coherence of place cells in hippocampal subfields CA1 and CA3. Nature </w:t>
      </w:r>
      <w:r w:rsidRPr="00DC206C">
        <w:rPr>
          <w:i/>
          <w:iCs/>
          <w:noProof/>
        </w:rPr>
        <w:t>430</w:t>
      </w:r>
      <w:r w:rsidRPr="00DC206C">
        <w:rPr>
          <w:noProof/>
        </w:rPr>
        <w:t>, 456–459.</w:t>
      </w:r>
    </w:p>
    <w:p w14:paraId="3FBC7186" w14:textId="77777777" w:rsidR="00DC206C" w:rsidRPr="00DC206C" w:rsidRDefault="00DC206C" w:rsidP="00DC206C">
      <w:pPr>
        <w:widowControl w:val="0"/>
        <w:autoSpaceDE w:val="0"/>
        <w:autoSpaceDN w:val="0"/>
        <w:adjustRightInd w:val="0"/>
        <w:rPr>
          <w:noProof/>
        </w:rPr>
      </w:pPr>
      <w:r w:rsidRPr="00DC206C">
        <w:rPr>
          <w:noProof/>
        </w:rPr>
        <w:t xml:space="preserve">Leibold, C., Gundlfinger, A., Schmidt, R., Thurley, K., Schmitz, D., and Kempter, R. (2008). Temporal compression mediated by short-term synaptic plasticity. Proc. Natl. Acad. Sci. </w:t>
      </w:r>
      <w:r w:rsidRPr="00DC206C">
        <w:rPr>
          <w:i/>
          <w:iCs/>
          <w:noProof/>
        </w:rPr>
        <w:t>105</w:t>
      </w:r>
      <w:r w:rsidRPr="00DC206C">
        <w:rPr>
          <w:noProof/>
        </w:rPr>
        <w:t>, 4417–4422.</w:t>
      </w:r>
    </w:p>
    <w:p w14:paraId="3B5BE87D" w14:textId="77777777" w:rsidR="00DC206C" w:rsidRPr="00DC206C" w:rsidRDefault="00DC206C" w:rsidP="00DC206C">
      <w:pPr>
        <w:widowControl w:val="0"/>
        <w:autoSpaceDE w:val="0"/>
        <w:autoSpaceDN w:val="0"/>
        <w:adjustRightInd w:val="0"/>
        <w:rPr>
          <w:noProof/>
        </w:rPr>
      </w:pPr>
      <w:r w:rsidRPr="00DC206C">
        <w:rPr>
          <w:noProof/>
        </w:rPr>
        <w:t xml:space="preserve">Lenck-Santini, P.-P., Fenton, A.A., and Muller, R.U. (2008). Discharge properties of hippocampal neurons during performance of a jump avoidance task. J. Neurosci. </w:t>
      </w:r>
      <w:r w:rsidRPr="00DC206C">
        <w:rPr>
          <w:i/>
          <w:iCs/>
          <w:noProof/>
        </w:rPr>
        <w:t>28</w:t>
      </w:r>
      <w:r w:rsidRPr="00DC206C">
        <w:rPr>
          <w:noProof/>
        </w:rPr>
        <w:t>, 6773–6786.</w:t>
      </w:r>
    </w:p>
    <w:p w14:paraId="4FF2CFD6" w14:textId="77777777" w:rsidR="00DC206C" w:rsidRPr="00DC206C" w:rsidRDefault="00DC206C" w:rsidP="00DC206C">
      <w:pPr>
        <w:widowControl w:val="0"/>
        <w:autoSpaceDE w:val="0"/>
        <w:autoSpaceDN w:val="0"/>
        <w:adjustRightInd w:val="0"/>
        <w:rPr>
          <w:noProof/>
        </w:rPr>
      </w:pPr>
      <w:r w:rsidRPr="00DC206C">
        <w:rPr>
          <w:noProof/>
        </w:rPr>
        <w:t xml:space="preserve">Leutgeb, J.K., Leutgeb, S., Moser, M.-B., and Moser, E.I. (2007). Pattern Separation in the Dentate Gyrus and CA3 of the Hippocampus. Science (80-. ). </w:t>
      </w:r>
      <w:r w:rsidRPr="00DC206C">
        <w:rPr>
          <w:i/>
          <w:iCs/>
          <w:noProof/>
        </w:rPr>
        <w:t>315</w:t>
      </w:r>
      <w:r w:rsidRPr="00DC206C">
        <w:rPr>
          <w:noProof/>
        </w:rPr>
        <w:t>, 961–966.</w:t>
      </w:r>
    </w:p>
    <w:p w14:paraId="311C2913" w14:textId="77777777" w:rsidR="00DC206C" w:rsidRPr="00DC206C" w:rsidRDefault="00DC206C" w:rsidP="00DC206C">
      <w:pPr>
        <w:widowControl w:val="0"/>
        <w:autoSpaceDE w:val="0"/>
        <w:autoSpaceDN w:val="0"/>
        <w:adjustRightInd w:val="0"/>
        <w:rPr>
          <w:noProof/>
        </w:rPr>
      </w:pPr>
      <w:r w:rsidRPr="00DC206C">
        <w:rPr>
          <w:noProof/>
        </w:rPr>
        <w:t xml:space="preserve">Levy, W.B. (1996). A sequence predicting CA3 is a flexible associator that learns and uses context to solve hippocampal-like tasks. Hippocampus </w:t>
      </w:r>
      <w:r w:rsidRPr="00DC206C">
        <w:rPr>
          <w:i/>
          <w:iCs/>
          <w:noProof/>
        </w:rPr>
        <w:t>6</w:t>
      </w:r>
      <w:r w:rsidRPr="00DC206C">
        <w:rPr>
          <w:noProof/>
        </w:rPr>
        <w:t>, 579–590.</w:t>
      </w:r>
    </w:p>
    <w:p w14:paraId="206079B3" w14:textId="77777777" w:rsidR="00DC206C" w:rsidRPr="00DC206C" w:rsidRDefault="00DC206C" w:rsidP="00DC206C">
      <w:pPr>
        <w:widowControl w:val="0"/>
        <w:autoSpaceDE w:val="0"/>
        <w:autoSpaceDN w:val="0"/>
        <w:adjustRightInd w:val="0"/>
        <w:rPr>
          <w:noProof/>
        </w:rPr>
      </w:pPr>
      <w:r w:rsidRPr="00DC206C">
        <w:rPr>
          <w:noProof/>
        </w:rPr>
        <w:t xml:space="preserve">Likhtik, E., Stujenske, J.M., A Topiwala, M., Harris, A.Z., and Gordon, J.A. (2014). Prefrontal entrainment of amygdala activity signals safety in learned fear and innate anxiety. Nat. Neurosci. </w:t>
      </w:r>
      <w:r w:rsidRPr="00DC206C">
        <w:rPr>
          <w:i/>
          <w:iCs/>
          <w:noProof/>
        </w:rPr>
        <w:lastRenderedPageBreak/>
        <w:t>17</w:t>
      </w:r>
      <w:r w:rsidRPr="00DC206C">
        <w:rPr>
          <w:noProof/>
        </w:rPr>
        <w:t>, 106–113.</w:t>
      </w:r>
    </w:p>
    <w:p w14:paraId="3029798E" w14:textId="77777777" w:rsidR="00DC206C" w:rsidRPr="00DC206C" w:rsidRDefault="00DC206C" w:rsidP="00DC206C">
      <w:pPr>
        <w:widowControl w:val="0"/>
        <w:autoSpaceDE w:val="0"/>
        <w:autoSpaceDN w:val="0"/>
        <w:adjustRightInd w:val="0"/>
        <w:rPr>
          <w:noProof/>
        </w:rPr>
      </w:pPr>
      <w:r w:rsidRPr="00DC206C">
        <w:rPr>
          <w:noProof/>
        </w:rPr>
        <w:t xml:space="preserve">Lisman, J., and Redish, A.D.D. (2009). Prediction, sequences and the hippocampus. </w:t>
      </w:r>
      <w:r w:rsidRPr="00DC206C">
        <w:rPr>
          <w:i/>
          <w:iCs/>
          <w:noProof/>
        </w:rPr>
        <w:t>364</w:t>
      </w:r>
      <w:r w:rsidRPr="00DC206C">
        <w:rPr>
          <w:noProof/>
        </w:rPr>
        <w:t>.</w:t>
      </w:r>
    </w:p>
    <w:p w14:paraId="422918E6" w14:textId="77777777" w:rsidR="00DC206C" w:rsidRPr="00DC206C" w:rsidRDefault="00DC206C" w:rsidP="00DC206C">
      <w:pPr>
        <w:widowControl w:val="0"/>
        <w:autoSpaceDE w:val="0"/>
        <w:autoSpaceDN w:val="0"/>
        <w:adjustRightInd w:val="0"/>
        <w:rPr>
          <w:noProof/>
        </w:rPr>
      </w:pPr>
      <w:r w:rsidRPr="00DC206C">
        <w:rPr>
          <w:noProof/>
        </w:rPr>
        <w:t xml:space="preserve">Llorens-Martín, M., Jurado-Arjona, J., Avila, J., and Hernández, F. (2015). Novel connection between newborn granule neurons and the hippocampal CA2 field. Exp. Neurol. </w:t>
      </w:r>
      <w:r w:rsidRPr="00DC206C">
        <w:rPr>
          <w:i/>
          <w:iCs/>
          <w:noProof/>
        </w:rPr>
        <w:t>263</w:t>
      </w:r>
      <w:r w:rsidRPr="00DC206C">
        <w:rPr>
          <w:noProof/>
        </w:rPr>
        <w:t>, 285–292.</w:t>
      </w:r>
    </w:p>
    <w:p w14:paraId="3DAD0101" w14:textId="77777777" w:rsidR="00DC206C" w:rsidRPr="00DC206C" w:rsidRDefault="00DC206C" w:rsidP="00DC206C">
      <w:pPr>
        <w:widowControl w:val="0"/>
        <w:autoSpaceDE w:val="0"/>
        <w:autoSpaceDN w:val="0"/>
        <w:adjustRightInd w:val="0"/>
        <w:rPr>
          <w:noProof/>
        </w:rPr>
      </w:pPr>
      <w:r w:rsidRPr="00DC206C">
        <w:rPr>
          <w:noProof/>
        </w:rPr>
        <w:t>Lorente de Nó, R. (1934). Studies on the structure of the cerebral cortex. II. Continuation of the study of the ammonic system. J. Für Psychol. Und Neurol.</w:t>
      </w:r>
    </w:p>
    <w:p w14:paraId="310C47D9" w14:textId="77777777" w:rsidR="00DC206C" w:rsidRPr="00DC206C" w:rsidRDefault="00DC206C" w:rsidP="00DC206C">
      <w:pPr>
        <w:widowControl w:val="0"/>
        <w:autoSpaceDE w:val="0"/>
        <w:autoSpaceDN w:val="0"/>
        <w:adjustRightInd w:val="0"/>
        <w:rPr>
          <w:noProof/>
        </w:rPr>
      </w:pPr>
      <w:r w:rsidRPr="00DC206C">
        <w:rPr>
          <w:noProof/>
        </w:rPr>
        <w:t xml:space="preserve">Louie, K., and Wilson, M.A. (2001). Temporally Structured Replay of Awake Hippocampal Ensemble Activity during Rapid Eye Movement Sleep. Neuron </w:t>
      </w:r>
      <w:r w:rsidRPr="00DC206C">
        <w:rPr>
          <w:i/>
          <w:iCs/>
          <w:noProof/>
        </w:rPr>
        <w:t>29</w:t>
      </w:r>
      <w:r w:rsidRPr="00DC206C">
        <w:rPr>
          <w:noProof/>
        </w:rPr>
        <w:t>, 145–156.</w:t>
      </w:r>
    </w:p>
    <w:p w14:paraId="3F2D2A6C" w14:textId="77777777" w:rsidR="00DC206C" w:rsidRPr="00DC206C" w:rsidRDefault="00DC206C" w:rsidP="00DC206C">
      <w:pPr>
        <w:widowControl w:val="0"/>
        <w:autoSpaceDE w:val="0"/>
        <w:autoSpaceDN w:val="0"/>
        <w:adjustRightInd w:val="0"/>
        <w:rPr>
          <w:noProof/>
        </w:rPr>
      </w:pPr>
      <w:r w:rsidRPr="00DC206C">
        <w:rPr>
          <w:noProof/>
        </w:rPr>
        <w:t xml:space="preserve">Mankin, E.A., Diehl, G.W., Sparks, F.T., Leutgeb, S., and Leutgeb, J.K. (2015). Hippocampal CA2 Activity Patterns Change over Time to a Larger Extent than between Spatial Contexts. Neuron </w:t>
      </w:r>
      <w:r w:rsidRPr="00DC206C">
        <w:rPr>
          <w:i/>
          <w:iCs/>
          <w:noProof/>
        </w:rPr>
        <w:t>85</w:t>
      </w:r>
      <w:r w:rsidRPr="00DC206C">
        <w:rPr>
          <w:noProof/>
        </w:rPr>
        <w:t>, 190–201.</w:t>
      </w:r>
    </w:p>
    <w:p w14:paraId="42C13BDD" w14:textId="77777777" w:rsidR="00DC206C" w:rsidRPr="00DC206C" w:rsidRDefault="00DC206C" w:rsidP="00DC206C">
      <w:pPr>
        <w:widowControl w:val="0"/>
        <w:autoSpaceDE w:val="0"/>
        <w:autoSpaceDN w:val="0"/>
        <w:adjustRightInd w:val="0"/>
        <w:rPr>
          <w:noProof/>
        </w:rPr>
      </w:pPr>
      <w:r w:rsidRPr="00DC206C">
        <w:rPr>
          <w:noProof/>
        </w:rPr>
        <w:t xml:space="preserve">McDonald, A.J. (1982). Neurons of the lateral and basolateral amygdaloid nuclei: A golgi study in the rat. J. Comp. Neurol. </w:t>
      </w:r>
      <w:r w:rsidRPr="00DC206C">
        <w:rPr>
          <w:i/>
          <w:iCs/>
          <w:noProof/>
        </w:rPr>
        <w:t>212</w:t>
      </w:r>
      <w:r w:rsidRPr="00DC206C">
        <w:rPr>
          <w:noProof/>
        </w:rPr>
        <w:t>, 293–312.</w:t>
      </w:r>
    </w:p>
    <w:p w14:paraId="0A2263D5" w14:textId="77777777" w:rsidR="00DC206C" w:rsidRPr="00DC206C" w:rsidRDefault="00DC206C" w:rsidP="00DC206C">
      <w:pPr>
        <w:widowControl w:val="0"/>
        <w:autoSpaceDE w:val="0"/>
        <w:autoSpaceDN w:val="0"/>
        <w:adjustRightInd w:val="0"/>
        <w:rPr>
          <w:noProof/>
        </w:rPr>
      </w:pPr>
      <w:r w:rsidRPr="00DC206C">
        <w:rPr>
          <w:noProof/>
        </w:rPr>
        <w:t xml:space="preserve">McDonald, A.J. (1985). Immunohistochemical identification of gamma-aminobutyric acid-containing neurons in the rat basolateral amygdala. Neurosci. Lett. </w:t>
      </w:r>
      <w:r w:rsidRPr="00DC206C">
        <w:rPr>
          <w:i/>
          <w:iCs/>
          <w:noProof/>
        </w:rPr>
        <w:t>53</w:t>
      </w:r>
      <w:r w:rsidRPr="00DC206C">
        <w:rPr>
          <w:noProof/>
        </w:rPr>
        <w:t>, 203–207.</w:t>
      </w:r>
    </w:p>
    <w:p w14:paraId="645C8DFC" w14:textId="77777777" w:rsidR="00DC206C" w:rsidRPr="00DC206C" w:rsidRDefault="00DC206C" w:rsidP="00DC206C">
      <w:pPr>
        <w:widowControl w:val="0"/>
        <w:autoSpaceDE w:val="0"/>
        <w:autoSpaceDN w:val="0"/>
        <w:adjustRightInd w:val="0"/>
        <w:rPr>
          <w:noProof/>
        </w:rPr>
      </w:pPr>
      <w:r w:rsidRPr="00DC206C">
        <w:rPr>
          <w:noProof/>
        </w:rPr>
        <w:t xml:space="preserve">McDonald, A.J. (1991). Organization of amygdaloid projections to the prefrontal cortex and associated striatum in the rat. Neuroscience </w:t>
      </w:r>
      <w:r w:rsidRPr="00DC206C">
        <w:rPr>
          <w:i/>
          <w:iCs/>
          <w:noProof/>
        </w:rPr>
        <w:t>44</w:t>
      </w:r>
      <w:r w:rsidRPr="00DC206C">
        <w:rPr>
          <w:noProof/>
        </w:rPr>
        <w:t>, 1–14.</w:t>
      </w:r>
    </w:p>
    <w:p w14:paraId="4DBFF1CF" w14:textId="77777777" w:rsidR="00DC206C" w:rsidRPr="00DC206C" w:rsidRDefault="00DC206C" w:rsidP="00DC206C">
      <w:pPr>
        <w:widowControl w:val="0"/>
        <w:autoSpaceDE w:val="0"/>
        <w:autoSpaceDN w:val="0"/>
        <w:adjustRightInd w:val="0"/>
        <w:rPr>
          <w:noProof/>
        </w:rPr>
      </w:pPr>
      <w:r w:rsidRPr="00DC206C">
        <w:rPr>
          <w:noProof/>
        </w:rPr>
        <w:t xml:space="preserve">McDonald, A.J., Mascagni, F., and Guo, L. (1996). Projections of the medial and lateral prefrontal cortices to the amygdala: a Phaseolus vulgaris leucoagglutinin study in the rat. Neuroscience </w:t>
      </w:r>
      <w:r w:rsidRPr="00DC206C">
        <w:rPr>
          <w:i/>
          <w:iCs/>
          <w:noProof/>
        </w:rPr>
        <w:t>71</w:t>
      </w:r>
      <w:r w:rsidRPr="00DC206C">
        <w:rPr>
          <w:noProof/>
        </w:rPr>
        <w:t>, 55–75.</w:t>
      </w:r>
    </w:p>
    <w:p w14:paraId="57AC764D" w14:textId="77777777" w:rsidR="00DC206C" w:rsidRPr="00DC206C" w:rsidRDefault="00DC206C" w:rsidP="00DC206C">
      <w:pPr>
        <w:widowControl w:val="0"/>
        <w:autoSpaceDE w:val="0"/>
        <w:autoSpaceDN w:val="0"/>
        <w:adjustRightInd w:val="0"/>
        <w:rPr>
          <w:noProof/>
        </w:rPr>
      </w:pPr>
      <w:r w:rsidRPr="00DC206C">
        <w:rPr>
          <w:noProof/>
        </w:rPr>
        <w:t xml:space="preserve">McKenzie, S., Frank, A.J., Kinsky, N.R., Porter, B., Rivière, P.D., and Eichenbaum, H. (2014). Hippocampal representation of related and opposing memories develop within distinct, hierarchically organized neural schemas. Neuron </w:t>
      </w:r>
      <w:r w:rsidRPr="00DC206C">
        <w:rPr>
          <w:i/>
          <w:iCs/>
          <w:noProof/>
        </w:rPr>
        <w:t>83</w:t>
      </w:r>
      <w:r w:rsidRPr="00DC206C">
        <w:rPr>
          <w:noProof/>
        </w:rPr>
        <w:t>, 202–215.</w:t>
      </w:r>
    </w:p>
    <w:p w14:paraId="0E435B97" w14:textId="77777777" w:rsidR="00DC206C" w:rsidRPr="00DC206C" w:rsidRDefault="00DC206C" w:rsidP="00DC206C">
      <w:pPr>
        <w:widowControl w:val="0"/>
        <w:autoSpaceDE w:val="0"/>
        <w:autoSpaceDN w:val="0"/>
        <w:adjustRightInd w:val="0"/>
        <w:rPr>
          <w:noProof/>
        </w:rPr>
      </w:pPr>
      <w:r w:rsidRPr="00DC206C">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DC206C">
        <w:rPr>
          <w:i/>
          <w:iCs/>
          <w:noProof/>
        </w:rPr>
        <w:t>134</w:t>
      </w:r>
      <w:r w:rsidRPr="00DC206C">
        <w:rPr>
          <w:noProof/>
        </w:rPr>
        <w:t>, 178–191.</w:t>
      </w:r>
    </w:p>
    <w:p w14:paraId="491D6DBF" w14:textId="77777777" w:rsidR="00DC206C" w:rsidRPr="00DC206C" w:rsidRDefault="00DC206C" w:rsidP="00DC206C">
      <w:pPr>
        <w:widowControl w:val="0"/>
        <w:autoSpaceDE w:val="0"/>
        <w:autoSpaceDN w:val="0"/>
        <w:adjustRightInd w:val="0"/>
        <w:rPr>
          <w:noProof/>
        </w:rPr>
      </w:pPr>
      <w:r w:rsidRPr="00DC206C">
        <w:rPr>
          <w:noProof/>
        </w:rPr>
        <w:t xml:space="preserve">McNaughton, B.L., and Morris, R.G.M. (1987). Hippocampal synaptic enhancement and information storage within a distributed memory system. Trends Neurosci. </w:t>
      </w:r>
      <w:r w:rsidRPr="00DC206C">
        <w:rPr>
          <w:i/>
          <w:iCs/>
          <w:noProof/>
        </w:rPr>
        <w:t>10</w:t>
      </w:r>
      <w:r w:rsidRPr="00DC206C">
        <w:rPr>
          <w:noProof/>
        </w:rPr>
        <w:t>, 408–415.</w:t>
      </w:r>
    </w:p>
    <w:p w14:paraId="09081394" w14:textId="77777777" w:rsidR="00DC206C" w:rsidRPr="00DC206C" w:rsidRDefault="00DC206C" w:rsidP="00DC206C">
      <w:pPr>
        <w:widowControl w:val="0"/>
        <w:autoSpaceDE w:val="0"/>
        <w:autoSpaceDN w:val="0"/>
        <w:adjustRightInd w:val="0"/>
        <w:rPr>
          <w:noProof/>
        </w:rPr>
      </w:pPr>
      <w:r w:rsidRPr="00DC206C">
        <w:rPr>
          <w:noProof/>
        </w:rPr>
        <w:t xml:space="preserve">Mehta, M.R., Lee, A.K., and Wilson, M.A. (2002). Role of experience and oscillations in transforming a rate code into a temporal code. Nature </w:t>
      </w:r>
      <w:r w:rsidRPr="00DC206C">
        <w:rPr>
          <w:i/>
          <w:iCs/>
          <w:noProof/>
        </w:rPr>
        <w:t>417</w:t>
      </w:r>
      <w:r w:rsidRPr="00DC206C">
        <w:rPr>
          <w:noProof/>
        </w:rPr>
        <w:t>, 741–746.</w:t>
      </w:r>
    </w:p>
    <w:p w14:paraId="15E3CA6B" w14:textId="77777777" w:rsidR="00DC206C" w:rsidRPr="00DC206C" w:rsidRDefault="00DC206C" w:rsidP="00DC206C">
      <w:pPr>
        <w:widowControl w:val="0"/>
        <w:autoSpaceDE w:val="0"/>
        <w:autoSpaceDN w:val="0"/>
        <w:adjustRightInd w:val="0"/>
        <w:rPr>
          <w:noProof/>
        </w:rPr>
      </w:pPr>
      <w:r w:rsidRPr="00DC206C">
        <w:rPr>
          <w:noProof/>
        </w:rPr>
        <w:t xml:space="preserve">Mishra, R.K., Kim, S., Guzman, S.J., and Jonas, P. (2016). Symmetric spike timing-dependent plasticity at CA3–CA3 synapses optimizes storage and recall in autoassociative networks. Nat. Commun. </w:t>
      </w:r>
      <w:r w:rsidRPr="00DC206C">
        <w:rPr>
          <w:i/>
          <w:iCs/>
          <w:noProof/>
        </w:rPr>
        <w:t>7</w:t>
      </w:r>
      <w:r w:rsidRPr="00DC206C">
        <w:rPr>
          <w:noProof/>
        </w:rPr>
        <w:t>, 11552.</w:t>
      </w:r>
    </w:p>
    <w:p w14:paraId="5ED92071" w14:textId="77777777" w:rsidR="00DC206C" w:rsidRPr="00DC206C" w:rsidRDefault="00DC206C" w:rsidP="00DC206C">
      <w:pPr>
        <w:widowControl w:val="0"/>
        <w:autoSpaceDE w:val="0"/>
        <w:autoSpaceDN w:val="0"/>
        <w:adjustRightInd w:val="0"/>
        <w:rPr>
          <w:noProof/>
        </w:rPr>
      </w:pPr>
      <w:r w:rsidRPr="00DC206C">
        <w:rPr>
          <w:noProof/>
        </w:rPr>
        <w:t xml:space="preserve">Morton, N.W., Sherrill, K.R., and Preston, A.R. (2017). Memory integration constructs maps of space, time, and concepts. Curr. Opin. Behav. Sci. </w:t>
      </w:r>
      <w:r w:rsidRPr="00DC206C">
        <w:rPr>
          <w:i/>
          <w:iCs/>
          <w:noProof/>
        </w:rPr>
        <w:t>17</w:t>
      </w:r>
      <w:r w:rsidRPr="00DC206C">
        <w:rPr>
          <w:noProof/>
        </w:rPr>
        <w:t>, 161–168.</w:t>
      </w:r>
    </w:p>
    <w:p w14:paraId="4ABE8A62" w14:textId="77777777" w:rsidR="00DC206C" w:rsidRPr="00DC206C" w:rsidRDefault="00DC206C" w:rsidP="00DC206C">
      <w:pPr>
        <w:widowControl w:val="0"/>
        <w:autoSpaceDE w:val="0"/>
        <w:autoSpaceDN w:val="0"/>
        <w:adjustRightInd w:val="0"/>
        <w:rPr>
          <w:noProof/>
        </w:rPr>
      </w:pPr>
      <w:r w:rsidRPr="00DC206C">
        <w:rPr>
          <w:noProof/>
        </w:rPr>
        <w:t xml:space="preserve">Moser, E.I., Kropff, E., and Moser, M.-B. (2008). Place Cells, Grid Cells, and the Brain’s Spatial Representation System. Annu. Rev. Neurosci. </w:t>
      </w:r>
      <w:r w:rsidRPr="00DC206C">
        <w:rPr>
          <w:i/>
          <w:iCs/>
          <w:noProof/>
        </w:rPr>
        <w:t>31</w:t>
      </w:r>
      <w:r w:rsidRPr="00DC206C">
        <w:rPr>
          <w:noProof/>
        </w:rPr>
        <w:t>, 69–89.</w:t>
      </w:r>
    </w:p>
    <w:p w14:paraId="0ACFAAB2" w14:textId="77777777" w:rsidR="00DC206C" w:rsidRPr="00DC206C" w:rsidRDefault="00DC206C" w:rsidP="00DC206C">
      <w:pPr>
        <w:widowControl w:val="0"/>
        <w:autoSpaceDE w:val="0"/>
        <w:autoSpaceDN w:val="0"/>
        <w:adjustRightInd w:val="0"/>
        <w:rPr>
          <w:noProof/>
        </w:rPr>
      </w:pPr>
      <w:r w:rsidRPr="00DC206C">
        <w:rPr>
          <w:noProof/>
        </w:rPr>
        <w:t xml:space="preserve">Muller, R.U., and Kubie, J.L. (1987). The effects of changes in the environment on the spatial firing of hippocampal complex-spike cells. J. Neurosci. </w:t>
      </w:r>
      <w:r w:rsidRPr="00DC206C">
        <w:rPr>
          <w:i/>
          <w:iCs/>
          <w:noProof/>
        </w:rPr>
        <w:t>7</w:t>
      </w:r>
      <w:r w:rsidRPr="00DC206C">
        <w:rPr>
          <w:noProof/>
        </w:rPr>
        <w:t>, 1951–1968.</w:t>
      </w:r>
    </w:p>
    <w:p w14:paraId="5BD42104" w14:textId="77777777" w:rsidR="00DC206C" w:rsidRPr="00DC206C" w:rsidRDefault="00DC206C" w:rsidP="00DC206C">
      <w:pPr>
        <w:widowControl w:val="0"/>
        <w:autoSpaceDE w:val="0"/>
        <w:autoSpaceDN w:val="0"/>
        <w:adjustRightInd w:val="0"/>
        <w:rPr>
          <w:noProof/>
        </w:rPr>
      </w:pPr>
      <w:r w:rsidRPr="00DC206C">
        <w:rPr>
          <w:noProof/>
        </w:rPr>
        <w:t xml:space="preserve">Muller, R.U., Kubie, J.L., and Ranck, J.B. (1987). Spatial firing patterns of hippocampal complex-spike cells in a fixed environment. J. Neurosci. </w:t>
      </w:r>
      <w:r w:rsidRPr="00DC206C">
        <w:rPr>
          <w:i/>
          <w:iCs/>
          <w:noProof/>
        </w:rPr>
        <w:t>7</w:t>
      </w:r>
      <w:r w:rsidRPr="00DC206C">
        <w:rPr>
          <w:noProof/>
        </w:rPr>
        <w:t>, 1935–1950.</w:t>
      </w:r>
    </w:p>
    <w:p w14:paraId="740372B0" w14:textId="77777777" w:rsidR="00DC206C" w:rsidRPr="00DC206C" w:rsidRDefault="00DC206C" w:rsidP="00DC206C">
      <w:pPr>
        <w:widowControl w:val="0"/>
        <w:autoSpaceDE w:val="0"/>
        <w:autoSpaceDN w:val="0"/>
        <w:adjustRightInd w:val="0"/>
        <w:rPr>
          <w:noProof/>
        </w:rPr>
      </w:pPr>
      <w:r w:rsidRPr="00DC206C">
        <w:rPr>
          <w:noProof/>
        </w:rPr>
        <w:t xml:space="preserve">Nádasdy, Z., Hirase, H., Czurkó, A., Csicsvari, J., and Buzsáki, G. (1999). Replay and time compression of recurring spike sequences in the hippocampus. J. Neurosci. </w:t>
      </w:r>
      <w:r w:rsidRPr="00DC206C">
        <w:rPr>
          <w:i/>
          <w:iCs/>
          <w:noProof/>
        </w:rPr>
        <w:t>19</w:t>
      </w:r>
      <w:r w:rsidRPr="00DC206C">
        <w:rPr>
          <w:noProof/>
        </w:rPr>
        <w:t>, 9497–9507.</w:t>
      </w:r>
    </w:p>
    <w:p w14:paraId="4353BAC8" w14:textId="77777777" w:rsidR="00DC206C" w:rsidRPr="00DC206C" w:rsidRDefault="00DC206C" w:rsidP="00DC206C">
      <w:pPr>
        <w:widowControl w:val="0"/>
        <w:autoSpaceDE w:val="0"/>
        <w:autoSpaceDN w:val="0"/>
        <w:adjustRightInd w:val="0"/>
        <w:rPr>
          <w:noProof/>
        </w:rPr>
      </w:pPr>
      <w:r w:rsidRPr="00DC206C">
        <w:rPr>
          <w:noProof/>
        </w:rPr>
        <w:t xml:space="preserve">Neunuebel, J.P., and Knierim, J.J. (2014). CA3 Retrieves Coherent Representations from Degraded Input: Direct Evidence for CA3 Pattern Completion and Dentate Gyrus Pattern </w:t>
      </w:r>
      <w:r w:rsidRPr="00DC206C">
        <w:rPr>
          <w:noProof/>
        </w:rPr>
        <w:lastRenderedPageBreak/>
        <w:t xml:space="preserve">Separation. Neuron </w:t>
      </w:r>
      <w:r w:rsidRPr="00DC206C">
        <w:rPr>
          <w:i/>
          <w:iCs/>
          <w:noProof/>
        </w:rPr>
        <w:t>81</w:t>
      </w:r>
      <w:r w:rsidRPr="00DC206C">
        <w:rPr>
          <w:noProof/>
        </w:rPr>
        <w:t>, 416–427.</w:t>
      </w:r>
    </w:p>
    <w:p w14:paraId="7E315368" w14:textId="77777777" w:rsidR="00DC206C" w:rsidRPr="00DC206C" w:rsidRDefault="00DC206C" w:rsidP="00DC206C">
      <w:pPr>
        <w:widowControl w:val="0"/>
        <w:autoSpaceDE w:val="0"/>
        <w:autoSpaceDN w:val="0"/>
        <w:adjustRightInd w:val="0"/>
        <w:rPr>
          <w:noProof/>
        </w:rPr>
      </w:pPr>
      <w:r w:rsidRPr="00DC206C">
        <w:rPr>
          <w:noProof/>
        </w:rPr>
        <w:t>O’Keefe, J., and Nadel, L. (1978). The hippocampus as a cognitive map (Clarendon Press).</w:t>
      </w:r>
    </w:p>
    <w:p w14:paraId="4559CB4B" w14:textId="77777777" w:rsidR="00DC206C" w:rsidRPr="00DC206C" w:rsidRDefault="00DC206C" w:rsidP="00DC206C">
      <w:pPr>
        <w:widowControl w:val="0"/>
        <w:autoSpaceDE w:val="0"/>
        <w:autoSpaceDN w:val="0"/>
        <w:adjustRightInd w:val="0"/>
        <w:rPr>
          <w:noProof/>
        </w:rPr>
      </w:pPr>
      <w:r w:rsidRPr="00DC206C">
        <w:rPr>
          <w:noProof/>
        </w:rPr>
        <w:t xml:space="preserve">O’Keefe, J., and Recce, M.L. (1993). Phase relationship between hippocampal place units and the EEG theta rhythm. Hippocampus </w:t>
      </w:r>
      <w:r w:rsidRPr="00DC206C">
        <w:rPr>
          <w:i/>
          <w:iCs/>
          <w:noProof/>
        </w:rPr>
        <w:t>3</w:t>
      </w:r>
      <w:r w:rsidRPr="00DC206C">
        <w:rPr>
          <w:noProof/>
        </w:rPr>
        <w:t>, 317–330.</w:t>
      </w:r>
    </w:p>
    <w:p w14:paraId="20D8E8AB" w14:textId="77777777" w:rsidR="00DC206C" w:rsidRPr="00DC206C" w:rsidRDefault="00DC206C" w:rsidP="00DC206C">
      <w:pPr>
        <w:widowControl w:val="0"/>
        <w:autoSpaceDE w:val="0"/>
        <w:autoSpaceDN w:val="0"/>
        <w:adjustRightInd w:val="0"/>
        <w:rPr>
          <w:noProof/>
        </w:rPr>
      </w:pPr>
      <w:r w:rsidRPr="00DC206C">
        <w:rPr>
          <w:noProof/>
        </w:rPr>
        <w:t xml:space="preserve">O’Keefe, J., and Speakman, A. (1987). Single unit activity in the rat hippocampus during a spatial memory task. Exp. Brain Res. </w:t>
      </w:r>
      <w:r w:rsidRPr="00DC206C">
        <w:rPr>
          <w:i/>
          <w:iCs/>
          <w:noProof/>
        </w:rPr>
        <w:t>68</w:t>
      </w:r>
      <w:r w:rsidRPr="00DC206C">
        <w:rPr>
          <w:noProof/>
        </w:rPr>
        <w:t>, 1–27.</w:t>
      </w:r>
    </w:p>
    <w:p w14:paraId="3C62BB97" w14:textId="77777777" w:rsidR="00DC206C" w:rsidRPr="00DC206C" w:rsidRDefault="00DC206C" w:rsidP="00DC206C">
      <w:pPr>
        <w:widowControl w:val="0"/>
        <w:autoSpaceDE w:val="0"/>
        <w:autoSpaceDN w:val="0"/>
        <w:adjustRightInd w:val="0"/>
        <w:rPr>
          <w:noProof/>
        </w:rPr>
      </w:pPr>
      <w:r w:rsidRPr="00DC206C">
        <w:rPr>
          <w:noProof/>
        </w:rPr>
        <w:t xml:space="preserve">O’Keefe, J.M., and Dostrovsky, J.O. (1971). The hippocampus as a spatial map. Preliminary evidence from unit activity in the freely-moving rat. Brain Res. </w:t>
      </w:r>
      <w:r w:rsidRPr="00DC206C">
        <w:rPr>
          <w:i/>
          <w:iCs/>
          <w:noProof/>
        </w:rPr>
        <w:t>34</w:t>
      </w:r>
      <w:r w:rsidRPr="00DC206C">
        <w:rPr>
          <w:noProof/>
        </w:rPr>
        <w:t>, 171–175.</w:t>
      </w:r>
    </w:p>
    <w:p w14:paraId="32C37708" w14:textId="77777777" w:rsidR="00DC206C" w:rsidRPr="00DC206C" w:rsidRDefault="00DC206C" w:rsidP="00DC206C">
      <w:pPr>
        <w:widowControl w:val="0"/>
        <w:autoSpaceDE w:val="0"/>
        <w:autoSpaceDN w:val="0"/>
        <w:adjustRightInd w:val="0"/>
        <w:rPr>
          <w:noProof/>
        </w:rPr>
      </w:pPr>
      <w:r w:rsidRPr="00DC206C">
        <w:rPr>
          <w:noProof/>
        </w:rPr>
        <w:t xml:space="preserve">Oliva, A., Fernández-Ruiz, A., Buzsáki, G., and Berényi, A. (2016). Role of Hippocampal CA2 Region in Triggering Sharp-Wave Ripples. Neuron </w:t>
      </w:r>
      <w:r w:rsidRPr="00DC206C">
        <w:rPr>
          <w:i/>
          <w:iCs/>
          <w:noProof/>
        </w:rPr>
        <w:t>91</w:t>
      </w:r>
      <w:r w:rsidRPr="00DC206C">
        <w:rPr>
          <w:noProof/>
        </w:rPr>
        <w:t>, 1342–1355.</w:t>
      </w:r>
    </w:p>
    <w:p w14:paraId="0FBA4C52" w14:textId="77777777" w:rsidR="00DC206C" w:rsidRPr="00DC206C" w:rsidRDefault="00DC206C" w:rsidP="00DC206C">
      <w:pPr>
        <w:widowControl w:val="0"/>
        <w:autoSpaceDE w:val="0"/>
        <w:autoSpaceDN w:val="0"/>
        <w:adjustRightInd w:val="0"/>
        <w:rPr>
          <w:noProof/>
        </w:rPr>
      </w:pPr>
      <w:r w:rsidRPr="00DC206C">
        <w:rPr>
          <w:noProof/>
        </w:rPr>
        <w:t xml:space="preserve">Pastalkova, E., Itskov, V., Amarasingham, A., and Buzsáki, G. (2008). Internally generated cell assembly sequences in the rat hippocampus. Science (80-. ). </w:t>
      </w:r>
      <w:r w:rsidRPr="00DC206C">
        <w:rPr>
          <w:i/>
          <w:iCs/>
          <w:noProof/>
        </w:rPr>
        <w:t>321</w:t>
      </w:r>
      <w:r w:rsidRPr="00DC206C">
        <w:rPr>
          <w:noProof/>
        </w:rPr>
        <w:t>, 1322–1327.</w:t>
      </w:r>
    </w:p>
    <w:p w14:paraId="790E942B" w14:textId="77777777" w:rsidR="00DC206C" w:rsidRPr="00DC206C" w:rsidRDefault="00DC206C" w:rsidP="00DC206C">
      <w:pPr>
        <w:widowControl w:val="0"/>
        <w:autoSpaceDE w:val="0"/>
        <w:autoSpaceDN w:val="0"/>
        <w:adjustRightInd w:val="0"/>
        <w:rPr>
          <w:noProof/>
        </w:rPr>
      </w:pPr>
      <w:r w:rsidRPr="00DC206C">
        <w:rPr>
          <w:noProof/>
        </w:rPr>
        <w:t xml:space="preserve">Pfeiffer, B.E., and Foster, D.J. (2013). Hippocampal place-cell sequences depict future paths to remembered goals. Nature </w:t>
      </w:r>
      <w:r w:rsidRPr="00DC206C">
        <w:rPr>
          <w:i/>
          <w:iCs/>
          <w:noProof/>
        </w:rPr>
        <w:t>497</w:t>
      </w:r>
      <w:r w:rsidRPr="00DC206C">
        <w:rPr>
          <w:noProof/>
        </w:rPr>
        <w:t>, 74–79.</w:t>
      </w:r>
    </w:p>
    <w:p w14:paraId="3F57202B" w14:textId="77777777" w:rsidR="00DC206C" w:rsidRPr="00DC206C" w:rsidRDefault="00DC206C" w:rsidP="00DC206C">
      <w:pPr>
        <w:widowControl w:val="0"/>
        <w:autoSpaceDE w:val="0"/>
        <w:autoSpaceDN w:val="0"/>
        <w:adjustRightInd w:val="0"/>
        <w:rPr>
          <w:noProof/>
        </w:rPr>
      </w:pPr>
      <w:r w:rsidRPr="00DC206C">
        <w:rPr>
          <w:noProof/>
        </w:rPr>
        <w:t xml:space="preserve">Pikkarainen, M., Rönkkö, S., Savander, V., Insausti, R., and Pitkänen, A. (1999). Projections from the lateral, basal, and accessory basal nuclei of the amygdala to the hippocampal formation in rat. J. Comp. Neurol. </w:t>
      </w:r>
      <w:r w:rsidRPr="00DC206C">
        <w:rPr>
          <w:i/>
          <w:iCs/>
          <w:noProof/>
        </w:rPr>
        <w:t>403</w:t>
      </w:r>
      <w:r w:rsidRPr="00DC206C">
        <w:rPr>
          <w:noProof/>
        </w:rPr>
        <w:t>, 229–260.</w:t>
      </w:r>
    </w:p>
    <w:p w14:paraId="0C79F6DA" w14:textId="77777777" w:rsidR="00DC206C" w:rsidRPr="00DC206C" w:rsidRDefault="00DC206C" w:rsidP="00DC206C">
      <w:pPr>
        <w:widowControl w:val="0"/>
        <w:autoSpaceDE w:val="0"/>
        <w:autoSpaceDN w:val="0"/>
        <w:adjustRightInd w:val="0"/>
        <w:rPr>
          <w:noProof/>
        </w:rPr>
      </w:pPr>
      <w:r w:rsidRPr="00DC206C">
        <w:rPr>
          <w:noProof/>
        </w:rPr>
        <w:t xml:space="preserve">Pitkänen, A., Pikkarainen, M., Nurminen, N., and Ylinen, A. (2000). Reciprocal connections between the amygdala and the hippocampal formation, perirhinal cortex, and postrhinal cortex in rat. A review. Ann. N. Y. Acad. Sci. </w:t>
      </w:r>
      <w:r w:rsidRPr="00DC206C">
        <w:rPr>
          <w:i/>
          <w:iCs/>
          <w:noProof/>
        </w:rPr>
        <w:t>911</w:t>
      </w:r>
      <w:r w:rsidRPr="00DC206C">
        <w:rPr>
          <w:noProof/>
        </w:rPr>
        <w:t>, 369–391.</w:t>
      </w:r>
    </w:p>
    <w:p w14:paraId="3DFFCBE2" w14:textId="77777777" w:rsidR="00DC206C" w:rsidRPr="00DC206C" w:rsidRDefault="00DC206C" w:rsidP="00DC206C">
      <w:pPr>
        <w:widowControl w:val="0"/>
        <w:autoSpaceDE w:val="0"/>
        <w:autoSpaceDN w:val="0"/>
        <w:adjustRightInd w:val="0"/>
        <w:rPr>
          <w:noProof/>
        </w:rPr>
      </w:pPr>
      <w:r w:rsidRPr="00DC206C">
        <w:rPr>
          <w:noProof/>
        </w:rPr>
        <w:t xml:space="preserve">Rainnie, D.G., Mania, I., Mascagni, F., and McDonald, A.J. (2006). Physiological and morphological characterization of parvalbumin-containing interneurons of the rat basolateral amygdala. J. Comp. Neurol. </w:t>
      </w:r>
      <w:r w:rsidRPr="00DC206C">
        <w:rPr>
          <w:i/>
          <w:iCs/>
          <w:noProof/>
        </w:rPr>
        <w:t>498</w:t>
      </w:r>
      <w:r w:rsidRPr="00DC206C">
        <w:rPr>
          <w:noProof/>
        </w:rPr>
        <w:t>, 142–161.</w:t>
      </w:r>
    </w:p>
    <w:p w14:paraId="193D69E8" w14:textId="77777777" w:rsidR="00DC206C" w:rsidRPr="00DC206C" w:rsidRDefault="00DC206C" w:rsidP="00DC206C">
      <w:pPr>
        <w:widowControl w:val="0"/>
        <w:autoSpaceDE w:val="0"/>
        <w:autoSpaceDN w:val="0"/>
        <w:adjustRightInd w:val="0"/>
        <w:rPr>
          <w:noProof/>
        </w:rPr>
      </w:pPr>
      <w:r w:rsidRPr="00DC206C">
        <w:rPr>
          <w:noProof/>
        </w:rPr>
        <w:t xml:space="preserve">Rajasethupathy, P., Sankaran, S., Marshel, J.H., Kim, C.K., Ferenczi, E., Lee, S.Y., Berndt, A., Ramakrishnan, C., Jaffe, A., Lo, M., et al. (2015). Projections from neocortex mediate top-down control of memory retrieval. Nature </w:t>
      </w:r>
      <w:r w:rsidRPr="00DC206C">
        <w:rPr>
          <w:i/>
          <w:iCs/>
          <w:noProof/>
        </w:rPr>
        <w:t>526</w:t>
      </w:r>
      <w:r w:rsidRPr="00DC206C">
        <w:rPr>
          <w:noProof/>
        </w:rPr>
        <w:t>, 653–659.</w:t>
      </w:r>
    </w:p>
    <w:p w14:paraId="6414A3B9" w14:textId="77777777" w:rsidR="00DC206C" w:rsidRPr="00DC206C" w:rsidRDefault="00DC206C" w:rsidP="00DC206C">
      <w:pPr>
        <w:widowControl w:val="0"/>
        <w:autoSpaceDE w:val="0"/>
        <w:autoSpaceDN w:val="0"/>
        <w:adjustRightInd w:val="0"/>
        <w:rPr>
          <w:noProof/>
        </w:rPr>
      </w:pPr>
      <w:r w:rsidRPr="00DC206C">
        <w:rPr>
          <w:noProof/>
        </w:rPr>
        <w:t xml:space="preserve">Ranganath, C., and Hsieh, L.-T. (2016). The hippocampus: a special place for time. Ann. N. Y. Acad. Sci. </w:t>
      </w:r>
      <w:r w:rsidRPr="00DC206C">
        <w:rPr>
          <w:i/>
          <w:iCs/>
          <w:noProof/>
        </w:rPr>
        <w:t>1369</w:t>
      </w:r>
      <w:r w:rsidRPr="00DC206C">
        <w:rPr>
          <w:noProof/>
        </w:rPr>
        <w:t>, 93–110.</w:t>
      </w:r>
    </w:p>
    <w:p w14:paraId="06D9E420" w14:textId="77777777" w:rsidR="00DC206C" w:rsidRPr="00DC206C" w:rsidRDefault="00DC206C" w:rsidP="00DC206C">
      <w:pPr>
        <w:widowControl w:val="0"/>
        <w:autoSpaceDE w:val="0"/>
        <w:autoSpaceDN w:val="0"/>
        <w:adjustRightInd w:val="0"/>
        <w:rPr>
          <w:noProof/>
        </w:rPr>
      </w:pPr>
      <w:r w:rsidRPr="00DC206C">
        <w:rPr>
          <w:noProof/>
        </w:rPr>
        <w:t xml:space="preserve">Rashid, A.J., Yan, C., Mercaldo, V., Hsiang, H.-L.L., Park, S., Cole, C.J., De Cristofaro, A., Yu, J., Ramakrishnan, C., Lee, S.Y., et al. (2016). Competition between engrams influences fear memory formation and recall. Science (80-. ). </w:t>
      </w:r>
      <w:r w:rsidRPr="00DC206C">
        <w:rPr>
          <w:i/>
          <w:iCs/>
          <w:noProof/>
        </w:rPr>
        <w:t>353</w:t>
      </w:r>
      <w:r w:rsidRPr="00DC206C">
        <w:rPr>
          <w:noProof/>
        </w:rPr>
        <w:t>, 383–387.</w:t>
      </w:r>
    </w:p>
    <w:p w14:paraId="70115306" w14:textId="77777777" w:rsidR="00DC206C" w:rsidRPr="00DC206C" w:rsidRDefault="00DC206C" w:rsidP="00DC206C">
      <w:pPr>
        <w:widowControl w:val="0"/>
        <w:autoSpaceDE w:val="0"/>
        <w:autoSpaceDN w:val="0"/>
        <w:adjustRightInd w:val="0"/>
        <w:rPr>
          <w:noProof/>
        </w:rPr>
      </w:pPr>
      <w:r w:rsidRPr="00DC206C">
        <w:rPr>
          <w:noProof/>
        </w:rPr>
        <w:t xml:space="preserve">Redish, A.D. (2016). Vicarious trial and error. Nat. Rev. Neurosci. </w:t>
      </w:r>
      <w:r w:rsidRPr="00DC206C">
        <w:rPr>
          <w:i/>
          <w:iCs/>
          <w:noProof/>
        </w:rPr>
        <w:t>17</w:t>
      </w:r>
      <w:r w:rsidRPr="00DC206C">
        <w:rPr>
          <w:noProof/>
        </w:rPr>
        <w:t>, 147–159.</w:t>
      </w:r>
    </w:p>
    <w:p w14:paraId="63AAFE3F" w14:textId="77777777" w:rsidR="00DC206C" w:rsidRPr="00DC206C" w:rsidRDefault="00DC206C" w:rsidP="00DC206C">
      <w:pPr>
        <w:widowControl w:val="0"/>
        <w:autoSpaceDE w:val="0"/>
        <w:autoSpaceDN w:val="0"/>
        <w:adjustRightInd w:val="0"/>
        <w:rPr>
          <w:noProof/>
        </w:rPr>
      </w:pPr>
      <w:r w:rsidRPr="00DC206C">
        <w:rPr>
          <w:noProof/>
        </w:rPr>
        <w:t xml:space="preserve">Robinson, N.T.M., Priestley, J.B., Rueckemann, J.W., Garcia, A.D., Smeglin, V.A., Marino, F.A., and Eichenbaum, H. (2017). Medial Entorhinal Cortex Selectively Supports Temporal Coding by Hippocampal Neurons. Neuron </w:t>
      </w:r>
      <w:r w:rsidRPr="00DC206C">
        <w:rPr>
          <w:i/>
          <w:iCs/>
          <w:noProof/>
        </w:rPr>
        <w:t>94</w:t>
      </w:r>
      <w:r w:rsidRPr="00DC206C">
        <w:rPr>
          <w:noProof/>
        </w:rPr>
        <w:t>, 677–688.e6.</w:t>
      </w:r>
    </w:p>
    <w:p w14:paraId="31E89479" w14:textId="77777777" w:rsidR="00DC206C" w:rsidRPr="00DC206C" w:rsidRDefault="00DC206C" w:rsidP="00DC206C">
      <w:pPr>
        <w:widowControl w:val="0"/>
        <w:autoSpaceDE w:val="0"/>
        <w:autoSpaceDN w:val="0"/>
        <w:adjustRightInd w:val="0"/>
        <w:rPr>
          <w:noProof/>
        </w:rPr>
      </w:pPr>
      <w:r w:rsidRPr="00DC206C">
        <w:rPr>
          <w:noProof/>
        </w:rPr>
        <w:t xml:space="preserve">Rolls, E.T. (1996). A theory of hippocampal function in memory. Hippocampus </w:t>
      </w:r>
      <w:r w:rsidRPr="00DC206C">
        <w:rPr>
          <w:i/>
          <w:iCs/>
          <w:noProof/>
        </w:rPr>
        <w:t>6</w:t>
      </w:r>
      <w:r w:rsidRPr="00DC206C">
        <w:rPr>
          <w:noProof/>
        </w:rPr>
        <w:t>, 601–620.</w:t>
      </w:r>
    </w:p>
    <w:p w14:paraId="4294BAC7" w14:textId="77777777" w:rsidR="00DC206C" w:rsidRPr="00DC206C" w:rsidRDefault="00DC206C" w:rsidP="00DC206C">
      <w:pPr>
        <w:widowControl w:val="0"/>
        <w:autoSpaceDE w:val="0"/>
        <w:autoSpaceDN w:val="0"/>
        <w:adjustRightInd w:val="0"/>
        <w:rPr>
          <w:noProof/>
        </w:rPr>
      </w:pPr>
      <w:r w:rsidRPr="00DC206C">
        <w:rPr>
          <w:noProof/>
        </w:rPr>
        <w:t xml:space="preserve">Rolls, E.T., Stringer, S.M., and Elliot, T. (2006). Entorhinal cortex grid cells can map to hippocampal place cells by competitive learning. Netw. Comput. Neural Syst. </w:t>
      </w:r>
      <w:r w:rsidRPr="00DC206C">
        <w:rPr>
          <w:i/>
          <w:iCs/>
          <w:noProof/>
        </w:rPr>
        <w:t>17</w:t>
      </w:r>
      <w:r w:rsidRPr="00DC206C">
        <w:rPr>
          <w:noProof/>
        </w:rPr>
        <w:t>, 447–465.</w:t>
      </w:r>
    </w:p>
    <w:p w14:paraId="5ECE2F72" w14:textId="77777777" w:rsidR="00DC206C" w:rsidRPr="00DC206C" w:rsidRDefault="00DC206C" w:rsidP="00DC206C">
      <w:pPr>
        <w:widowControl w:val="0"/>
        <w:autoSpaceDE w:val="0"/>
        <w:autoSpaceDN w:val="0"/>
        <w:adjustRightInd w:val="0"/>
        <w:rPr>
          <w:noProof/>
        </w:rPr>
      </w:pPr>
      <w:r w:rsidRPr="00DC206C">
        <w:rPr>
          <w:noProof/>
        </w:rPr>
        <w:t xml:space="preserve">Roy, D.S., Kitamura, T., Okuyama, T., Ogawa, S.K., Sun, C., Obata, Y., Yoshiki, A., and Tonegawa, S. (2017). Distinct Neural Circuits for the Formation and Retrieval of Episodic Memories. Cell </w:t>
      </w:r>
      <w:r w:rsidRPr="00DC206C">
        <w:rPr>
          <w:i/>
          <w:iCs/>
          <w:noProof/>
        </w:rPr>
        <w:t>170</w:t>
      </w:r>
      <w:r w:rsidRPr="00DC206C">
        <w:rPr>
          <w:noProof/>
        </w:rPr>
        <w:t>, 1000–1012.e19.</w:t>
      </w:r>
    </w:p>
    <w:p w14:paraId="26FF0960" w14:textId="77777777" w:rsidR="00DC206C" w:rsidRPr="00DC206C" w:rsidRDefault="00DC206C" w:rsidP="00DC206C">
      <w:pPr>
        <w:widowControl w:val="0"/>
        <w:autoSpaceDE w:val="0"/>
        <w:autoSpaceDN w:val="0"/>
        <w:adjustRightInd w:val="0"/>
        <w:rPr>
          <w:noProof/>
        </w:rPr>
      </w:pPr>
      <w:r w:rsidRPr="00DC206C">
        <w:rPr>
          <w:noProof/>
        </w:rPr>
        <w:t xml:space="preserve">Rueckemann, J.W., DiMauro, A.J., Rangel, L.M., Han, X., Boyden, E.S., and Eichenbaum, H. (2016). Transient optogenetic inactivation of the medial entorhinal cortex biases the active population of hippocampal neurons. Hippocampus </w:t>
      </w:r>
      <w:r w:rsidRPr="00DC206C">
        <w:rPr>
          <w:i/>
          <w:iCs/>
          <w:noProof/>
        </w:rPr>
        <w:t>26</w:t>
      </w:r>
      <w:r w:rsidRPr="00DC206C">
        <w:rPr>
          <w:noProof/>
        </w:rPr>
        <w:t>, 246–260.</w:t>
      </w:r>
    </w:p>
    <w:p w14:paraId="21175D00" w14:textId="77777777" w:rsidR="00DC206C" w:rsidRPr="00DC206C" w:rsidRDefault="00DC206C" w:rsidP="00DC206C">
      <w:pPr>
        <w:widowControl w:val="0"/>
        <w:autoSpaceDE w:val="0"/>
        <w:autoSpaceDN w:val="0"/>
        <w:adjustRightInd w:val="0"/>
        <w:rPr>
          <w:noProof/>
        </w:rPr>
      </w:pPr>
      <w:r w:rsidRPr="00DC206C">
        <w:rPr>
          <w:noProof/>
        </w:rPr>
        <w:t xml:space="preserve">Salz, D.M., Tiganj, Z., Khasnabish, S., Kohley, A., Sheehan, D., Howard, M.W., and Eichenbaum, H. (2016). Time Cells in Hippocampal Area CA3. J. Neurosci. </w:t>
      </w:r>
      <w:r w:rsidRPr="00DC206C">
        <w:rPr>
          <w:i/>
          <w:iCs/>
          <w:noProof/>
        </w:rPr>
        <w:t>36</w:t>
      </w:r>
      <w:r w:rsidRPr="00DC206C">
        <w:rPr>
          <w:noProof/>
        </w:rPr>
        <w:t>, 7476–7484.</w:t>
      </w:r>
    </w:p>
    <w:p w14:paraId="18579A86" w14:textId="77777777" w:rsidR="00DC206C" w:rsidRPr="00DC206C" w:rsidRDefault="00DC206C" w:rsidP="00DC206C">
      <w:pPr>
        <w:widowControl w:val="0"/>
        <w:autoSpaceDE w:val="0"/>
        <w:autoSpaceDN w:val="0"/>
        <w:adjustRightInd w:val="0"/>
        <w:rPr>
          <w:noProof/>
        </w:rPr>
      </w:pPr>
      <w:r w:rsidRPr="00DC206C">
        <w:rPr>
          <w:noProof/>
        </w:rPr>
        <w:lastRenderedPageBreak/>
        <w:t xml:space="preserve">Schlesiger, M.I., Cannova, C.C., Boublil, B.L., Hales, J.B., Mankin, E.A., Brandon, M.P., Leutgeb, J.K., Leibold, C., and Leutgeb, S. (2015). The medial entorhinal cortex is necessary for temporal organization of hippocampal neuronal activity. Nat. Neurosci. </w:t>
      </w:r>
      <w:r w:rsidRPr="00DC206C">
        <w:rPr>
          <w:i/>
          <w:iCs/>
          <w:noProof/>
        </w:rPr>
        <w:t>18</w:t>
      </w:r>
      <w:r w:rsidRPr="00DC206C">
        <w:rPr>
          <w:noProof/>
        </w:rPr>
        <w:t>, 1123–1132.</w:t>
      </w:r>
    </w:p>
    <w:p w14:paraId="73CFD221" w14:textId="77777777" w:rsidR="00DC206C" w:rsidRPr="00DC206C" w:rsidRDefault="00DC206C" w:rsidP="00DC206C">
      <w:pPr>
        <w:widowControl w:val="0"/>
        <w:autoSpaceDE w:val="0"/>
        <w:autoSpaceDN w:val="0"/>
        <w:adjustRightInd w:val="0"/>
        <w:rPr>
          <w:noProof/>
        </w:rPr>
      </w:pPr>
      <w:r w:rsidRPr="00DC206C">
        <w:rPr>
          <w:noProof/>
        </w:rPr>
        <w:t xml:space="preserve">Schmidt, R., Diba, K., Leibold, C., Schmitz, D., Buzsaki, G., and Kempter, R. (2009). Single-Trial Phase Precession in the Hippocampus. J. Neurosci. </w:t>
      </w:r>
      <w:r w:rsidRPr="00DC206C">
        <w:rPr>
          <w:i/>
          <w:iCs/>
          <w:noProof/>
        </w:rPr>
        <w:t>29</w:t>
      </w:r>
      <w:r w:rsidRPr="00DC206C">
        <w:rPr>
          <w:noProof/>
        </w:rPr>
        <w:t>, 13232–13241.</w:t>
      </w:r>
    </w:p>
    <w:p w14:paraId="06BD38D3" w14:textId="77777777" w:rsidR="00DC206C" w:rsidRPr="00DC206C" w:rsidRDefault="00DC206C" w:rsidP="00DC206C">
      <w:pPr>
        <w:widowControl w:val="0"/>
        <w:autoSpaceDE w:val="0"/>
        <w:autoSpaceDN w:val="0"/>
        <w:adjustRightInd w:val="0"/>
        <w:rPr>
          <w:noProof/>
        </w:rPr>
      </w:pPr>
      <w:r w:rsidRPr="00DC206C">
        <w:rPr>
          <w:noProof/>
        </w:rPr>
        <w:t xml:space="preserve">Scoville, W.B., and Milner, B. (1957). Loss of recent memory after bilateral hippocampal lesions. J. Neurol. Neurosurg. Psychiat </w:t>
      </w:r>
      <w:r w:rsidRPr="00DC206C">
        <w:rPr>
          <w:i/>
          <w:iCs/>
          <w:noProof/>
        </w:rPr>
        <w:t>20</w:t>
      </w:r>
      <w:r w:rsidRPr="00DC206C">
        <w:rPr>
          <w:noProof/>
        </w:rPr>
        <w:t>, 103–113.</w:t>
      </w:r>
    </w:p>
    <w:p w14:paraId="24399B72" w14:textId="77777777" w:rsidR="00DC206C" w:rsidRPr="00DC206C" w:rsidRDefault="00DC206C" w:rsidP="00DC206C">
      <w:pPr>
        <w:widowControl w:val="0"/>
        <w:autoSpaceDE w:val="0"/>
        <w:autoSpaceDN w:val="0"/>
        <w:adjustRightInd w:val="0"/>
        <w:rPr>
          <w:noProof/>
        </w:rPr>
      </w:pPr>
      <w:r w:rsidRPr="00DC206C">
        <w:rPr>
          <w:noProof/>
        </w:rPr>
        <w:t xml:space="preserve">Seidenbecher, T., Laxmi, T.R., Stork, O., and Pape, H.-C. (2003). Amygdalar and Hippocampal Theta Rhythm Synchronization During Fear Memory Retrieval. Science (80-. ). </w:t>
      </w:r>
      <w:r w:rsidRPr="00DC206C">
        <w:rPr>
          <w:i/>
          <w:iCs/>
          <w:noProof/>
        </w:rPr>
        <w:t>301</w:t>
      </w:r>
      <w:r w:rsidRPr="00DC206C">
        <w:rPr>
          <w:noProof/>
        </w:rPr>
        <w:t>, 846–850.</w:t>
      </w:r>
    </w:p>
    <w:p w14:paraId="510D1F02" w14:textId="77777777" w:rsidR="00DC206C" w:rsidRPr="00DC206C" w:rsidRDefault="00DC206C" w:rsidP="00DC206C">
      <w:pPr>
        <w:widowControl w:val="0"/>
        <w:autoSpaceDE w:val="0"/>
        <w:autoSpaceDN w:val="0"/>
        <w:adjustRightInd w:val="0"/>
        <w:rPr>
          <w:noProof/>
        </w:rPr>
      </w:pPr>
      <w:r w:rsidRPr="00DC206C">
        <w:rPr>
          <w:noProof/>
        </w:rPr>
        <w:t>Semon, R. (1921). The Mneme (London: George Allen &amp; Unwin).</w:t>
      </w:r>
    </w:p>
    <w:p w14:paraId="7F6B6B36" w14:textId="77777777" w:rsidR="00DC206C" w:rsidRPr="00DC206C" w:rsidRDefault="00DC206C" w:rsidP="00DC206C">
      <w:pPr>
        <w:widowControl w:val="0"/>
        <w:autoSpaceDE w:val="0"/>
        <w:autoSpaceDN w:val="0"/>
        <w:adjustRightInd w:val="0"/>
        <w:rPr>
          <w:noProof/>
        </w:rPr>
      </w:pPr>
      <w:r w:rsidRPr="00DC206C">
        <w:rPr>
          <w:noProof/>
        </w:rPr>
        <w:t xml:space="preserve">Senn, V., Wolff, S.B.E., Herry, C., Grenier, F., Ehrlich, I., Gründemann, J., Fadok, J.P., Müller, C., Letzkus, J.J., and Lüthi, A. (2014). Long-Range Connectivity Defines Behavioral Specificity of Amygdala Neurons. Neuron </w:t>
      </w:r>
      <w:r w:rsidRPr="00DC206C">
        <w:rPr>
          <w:i/>
          <w:iCs/>
          <w:noProof/>
        </w:rPr>
        <w:t>81</w:t>
      </w:r>
      <w:r w:rsidRPr="00DC206C">
        <w:rPr>
          <w:noProof/>
        </w:rPr>
        <w:t>, 428–437.</w:t>
      </w:r>
    </w:p>
    <w:p w14:paraId="56FCEE80" w14:textId="77777777" w:rsidR="00DC206C" w:rsidRPr="00DC206C" w:rsidRDefault="00DC206C" w:rsidP="00DC206C">
      <w:pPr>
        <w:widowControl w:val="0"/>
        <w:autoSpaceDE w:val="0"/>
        <w:autoSpaceDN w:val="0"/>
        <w:adjustRightInd w:val="0"/>
        <w:rPr>
          <w:noProof/>
        </w:rPr>
      </w:pPr>
      <w:r w:rsidRPr="00DC206C">
        <w:rPr>
          <w:noProof/>
        </w:rPr>
        <w:t xml:space="preserve">Singer, A.C., Carr, M.F., Karlsson, M.P., and Frank, L.M. (2013). Hippocampal SWR Activity Predicts Correct Decisions during the Initial Learning of an Alternation Task. Neuron </w:t>
      </w:r>
      <w:r w:rsidRPr="00DC206C">
        <w:rPr>
          <w:i/>
          <w:iCs/>
          <w:noProof/>
        </w:rPr>
        <w:t>77</w:t>
      </w:r>
      <w:r w:rsidRPr="00DC206C">
        <w:rPr>
          <w:noProof/>
        </w:rPr>
        <w:t>, 1163–1173.</w:t>
      </w:r>
    </w:p>
    <w:p w14:paraId="40569651" w14:textId="77777777" w:rsidR="00DC206C" w:rsidRPr="00DC206C" w:rsidRDefault="00DC206C" w:rsidP="00DC206C">
      <w:pPr>
        <w:widowControl w:val="0"/>
        <w:autoSpaceDE w:val="0"/>
        <w:autoSpaceDN w:val="0"/>
        <w:adjustRightInd w:val="0"/>
        <w:rPr>
          <w:noProof/>
        </w:rPr>
      </w:pPr>
      <w:r w:rsidRPr="00DC206C">
        <w:rPr>
          <w:noProof/>
        </w:rPr>
        <w:t xml:space="preserve">Skaggs, W.E., and McNaughton, B.L. (1996). Replay of neuronal firing sequences in rat hippocampus during sleep following spatial experience. Science </w:t>
      </w:r>
      <w:r w:rsidRPr="00DC206C">
        <w:rPr>
          <w:i/>
          <w:iCs/>
          <w:noProof/>
        </w:rPr>
        <w:t>271</w:t>
      </w:r>
      <w:r w:rsidRPr="00DC206C">
        <w:rPr>
          <w:noProof/>
        </w:rPr>
        <w:t>, 1870–1873.</w:t>
      </w:r>
    </w:p>
    <w:p w14:paraId="54D177E4" w14:textId="77777777" w:rsidR="00DC206C" w:rsidRPr="00DC206C" w:rsidRDefault="00DC206C" w:rsidP="00DC206C">
      <w:pPr>
        <w:widowControl w:val="0"/>
        <w:autoSpaceDE w:val="0"/>
        <w:autoSpaceDN w:val="0"/>
        <w:adjustRightInd w:val="0"/>
        <w:rPr>
          <w:noProof/>
        </w:rPr>
      </w:pPr>
      <w:r w:rsidRPr="00DC206C">
        <w:rPr>
          <w:noProof/>
        </w:rPr>
        <w:t xml:space="preserve">Skaggs, W.E., McNaughton, B.L., Wilson, M.A., and Barnes, C.A. (1996). Theta phase precession in hippocampal neuronal populations and the compression of temporal sequences. Hippocampus </w:t>
      </w:r>
      <w:r w:rsidRPr="00DC206C">
        <w:rPr>
          <w:i/>
          <w:iCs/>
          <w:noProof/>
        </w:rPr>
        <w:t>6</w:t>
      </w:r>
      <w:r w:rsidRPr="00DC206C">
        <w:rPr>
          <w:noProof/>
        </w:rPr>
        <w:t>, 149–172.</w:t>
      </w:r>
    </w:p>
    <w:p w14:paraId="02F15733" w14:textId="77777777" w:rsidR="00DC206C" w:rsidRPr="00DC206C" w:rsidRDefault="00DC206C" w:rsidP="00DC206C">
      <w:pPr>
        <w:widowControl w:val="0"/>
        <w:autoSpaceDE w:val="0"/>
        <w:autoSpaceDN w:val="0"/>
        <w:adjustRightInd w:val="0"/>
        <w:rPr>
          <w:noProof/>
        </w:rPr>
      </w:pPr>
      <w:r w:rsidRPr="00DC206C">
        <w:rPr>
          <w:noProof/>
        </w:rPr>
        <w:t xml:space="preserve">Smith, D.M., and Bulkin, D.A. (2014). The form and function of hippocampal context representations. Neurosci. Biobehav. Rev. </w:t>
      </w:r>
      <w:r w:rsidRPr="00DC206C">
        <w:rPr>
          <w:i/>
          <w:iCs/>
          <w:noProof/>
        </w:rPr>
        <w:t>40</w:t>
      </w:r>
      <w:r w:rsidRPr="00DC206C">
        <w:rPr>
          <w:noProof/>
        </w:rPr>
        <w:t>, 52–61.</w:t>
      </w:r>
    </w:p>
    <w:p w14:paraId="7FAAEC2E" w14:textId="77777777" w:rsidR="00DC206C" w:rsidRPr="00DC206C" w:rsidRDefault="00DC206C" w:rsidP="00DC206C">
      <w:pPr>
        <w:widowControl w:val="0"/>
        <w:autoSpaceDE w:val="0"/>
        <w:autoSpaceDN w:val="0"/>
        <w:adjustRightInd w:val="0"/>
        <w:rPr>
          <w:noProof/>
        </w:rPr>
      </w:pPr>
      <w:r w:rsidRPr="00DC206C">
        <w:rPr>
          <w:noProof/>
        </w:rPr>
        <w:t xml:space="preserve">Solstad, T., Moser, E.I., and Einevoll, G.T. (2006). From grid cells to place cells: A mathematical model. Hippocampus </w:t>
      </w:r>
      <w:r w:rsidRPr="00DC206C">
        <w:rPr>
          <w:i/>
          <w:iCs/>
          <w:noProof/>
        </w:rPr>
        <w:t>16</w:t>
      </w:r>
      <w:r w:rsidRPr="00DC206C">
        <w:rPr>
          <w:noProof/>
        </w:rPr>
        <w:t>, 1026–1031.</w:t>
      </w:r>
    </w:p>
    <w:p w14:paraId="5B33AACE" w14:textId="77777777" w:rsidR="00DC206C" w:rsidRPr="00DC206C" w:rsidRDefault="00DC206C" w:rsidP="00DC206C">
      <w:pPr>
        <w:widowControl w:val="0"/>
        <w:autoSpaceDE w:val="0"/>
        <w:autoSpaceDN w:val="0"/>
        <w:adjustRightInd w:val="0"/>
        <w:rPr>
          <w:noProof/>
        </w:rPr>
      </w:pPr>
      <w:r w:rsidRPr="00DC206C">
        <w:rPr>
          <w:noProof/>
        </w:rPr>
        <w:t xml:space="preserve">Soltesz, I., and Losonczy, A. (2018). CA1 pyramidal cell diversity enabling parallel information processing in the hippocampus. Nat. Neurosci. </w:t>
      </w:r>
      <w:r w:rsidRPr="00DC206C">
        <w:rPr>
          <w:i/>
          <w:iCs/>
          <w:noProof/>
        </w:rPr>
        <w:t>21</w:t>
      </w:r>
      <w:r w:rsidRPr="00DC206C">
        <w:rPr>
          <w:noProof/>
        </w:rPr>
        <w:t>, 484–493.</w:t>
      </w:r>
    </w:p>
    <w:p w14:paraId="682C889C" w14:textId="77777777" w:rsidR="00DC206C" w:rsidRPr="00DC206C" w:rsidRDefault="00DC206C" w:rsidP="00DC206C">
      <w:pPr>
        <w:widowControl w:val="0"/>
        <w:autoSpaceDE w:val="0"/>
        <w:autoSpaceDN w:val="0"/>
        <w:adjustRightInd w:val="0"/>
        <w:rPr>
          <w:noProof/>
        </w:rPr>
      </w:pPr>
      <w:r w:rsidRPr="00DC206C">
        <w:rPr>
          <w:noProof/>
        </w:rPr>
        <w:t xml:space="preserve">Squire, L.R. (1992). Memory and the hippocampus: a synthesis from findings with rats, monkeys, and humans. Psychol. Rev. </w:t>
      </w:r>
      <w:r w:rsidRPr="00DC206C">
        <w:rPr>
          <w:i/>
          <w:iCs/>
          <w:noProof/>
        </w:rPr>
        <w:t>99</w:t>
      </w:r>
      <w:r w:rsidRPr="00DC206C">
        <w:rPr>
          <w:noProof/>
        </w:rPr>
        <w:t>, 195–231.</w:t>
      </w:r>
    </w:p>
    <w:p w14:paraId="0F81B878" w14:textId="77777777" w:rsidR="00DC206C" w:rsidRPr="00DC206C" w:rsidRDefault="00DC206C" w:rsidP="00DC206C">
      <w:pPr>
        <w:widowControl w:val="0"/>
        <w:autoSpaceDE w:val="0"/>
        <w:autoSpaceDN w:val="0"/>
        <w:adjustRightInd w:val="0"/>
        <w:rPr>
          <w:noProof/>
        </w:rPr>
      </w:pPr>
      <w:r w:rsidRPr="00DC206C">
        <w:rPr>
          <w:noProof/>
        </w:rPr>
        <w:t>Squire, L.R., and Zola-Morgan, S. (1991). The Medial Temporal Lobe Memory System Downloaded from.</w:t>
      </w:r>
    </w:p>
    <w:p w14:paraId="7E8E875E" w14:textId="77777777" w:rsidR="00DC206C" w:rsidRPr="00DC206C" w:rsidRDefault="00DC206C" w:rsidP="00DC206C">
      <w:pPr>
        <w:widowControl w:val="0"/>
        <w:autoSpaceDE w:val="0"/>
        <w:autoSpaceDN w:val="0"/>
        <w:adjustRightInd w:val="0"/>
        <w:rPr>
          <w:noProof/>
        </w:rPr>
      </w:pPr>
      <w:r w:rsidRPr="00DC206C">
        <w:rPr>
          <w:noProof/>
        </w:rPr>
        <w:t xml:space="preserve">van Strien, N.M., Cappaert, N.L.M., and Witter, M.P. (2009). The anatomy of memory: an interactive overview of the parahippocampal–hippocampal network. Nat. Rev. Neurosci. </w:t>
      </w:r>
      <w:r w:rsidRPr="00DC206C">
        <w:rPr>
          <w:i/>
          <w:iCs/>
          <w:noProof/>
        </w:rPr>
        <w:t>10</w:t>
      </w:r>
      <w:r w:rsidRPr="00DC206C">
        <w:rPr>
          <w:noProof/>
        </w:rPr>
        <w:t>, 272–282.</w:t>
      </w:r>
    </w:p>
    <w:p w14:paraId="3CEC0EB2" w14:textId="77777777" w:rsidR="00DC206C" w:rsidRPr="00DC206C" w:rsidRDefault="00DC206C" w:rsidP="00DC206C">
      <w:pPr>
        <w:widowControl w:val="0"/>
        <w:autoSpaceDE w:val="0"/>
        <w:autoSpaceDN w:val="0"/>
        <w:adjustRightInd w:val="0"/>
        <w:rPr>
          <w:noProof/>
        </w:rPr>
      </w:pPr>
      <w:r w:rsidRPr="00DC206C">
        <w:rPr>
          <w:noProof/>
        </w:rPr>
        <w:t xml:space="preserve">Sun, Y., Nguyen, A.Q., Nguyen, J.P., Le, L., Saur, D., Choi, J., Callaway, E.M., and Xu, X. (2014). Cell-Type-Specific Circuit Connectivity of Hippocampal CA1 Revealed through Cre-Dependent Rabies Tracing. Cell Rep. </w:t>
      </w:r>
      <w:r w:rsidRPr="00DC206C">
        <w:rPr>
          <w:i/>
          <w:iCs/>
          <w:noProof/>
        </w:rPr>
        <w:t>7</w:t>
      </w:r>
      <w:r w:rsidRPr="00DC206C">
        <w:rPr>
          <w:noProof/>
        </w:rPr>
        <w:t>, 269–280.</w:t>
      </w:r>
    </w:p>
    <w:p w14:paraId="46FC8BB8" w14:textId="77777777" w:rsidR="00DC206C" w:rsidRPr="00DC206C" w:rsidRDefault="00DC206C" w:rsidP="00DC206C">
      <w:pPr>
        <w:widowControl w:val="0"/>
        <w:autoSpaceDE w:val="0"/>
        <w:autoSpaceDN w:val="0"/>
        <w:adjustRightInd w:val="0"/>
        <w:rPr>
          <w:noProof/>
        </w:rPr>
      </w:pPr>
      <w:r w:rsidRPr="00DC206C">
        <w:rPr>
          <w:noProof/>
        </w:rPr>
        <w:t xml:space="preserve">Tang, Q., Burgalossi, A., Ebbesen, C.L., Ray, S., Naumann, R., Schmidt, H., Spicher, D., and Brecht, M. (2014). Pyramidal and Stellate Cell Specificity of Grid and Border Representations in Layer 2 of Medial Entorhinal Cortex. Neuron </w:t>
      </w:r>
      <w:r w:rsidRPr="00DC206C">
        <w:rPr>
          <w:i/>
          <w:iCs/>
          <w:noProof/>
        </w:rPr>
        <w:t>84</w:t>
      </w:r>
      <w:r w:rsidRPr="00DC206C">
        <w:rPr>
          <w:noProof/>
        </w:rPr>
        <w:t>, 1191–1197.</w:t>
      </w:r>
    </w:p>
    <w:p w14:paraId="6188EF81" w14:textId="77777777" w:rsidR="00DC206C" w:rsidRPr="00DC206C" w:rsidRDefault="00DC206C" w:rsidP="00DC206C">
      <w:pPr>
        <w:widowControl w:val="0"/>
        <w:autoSpaceDE w:val="0"/>
        <w:autoSpaceDN w:val="0"/>
        <w:adjustRightInd w:val="0"/>
        <w:rPr>
          <w:noProof/>
        </w:rPr>
      </w:pPr>
      <w:r w:rsidRPr="00DC206C">
        <w:rPr>
          <w:noProof/>
        </w:rPr>
        <w:t xml:space="preserve">Taube, J.S., Muller, R.U., and Ranck, J.B. (1990). Head-direction cells recorded from the postsubiculum in freely moving rats. II. Effects of environmental manipulations. J. Neurosci. </w:t>
      </w:r>
      <w:r w:rsidRPr="00DC206C">
        <w:rPr>
          <w:i/>
          <w:iCs/>
          <w:noProof/>
        </w:rPr>
        <w:t>10</w:t>
      </w:r>
      <w:r w:rsidRPr="00DC206C">
        <w:rPr>
          <w:noProof/>
        </w:rPr>
        <w:t>, 436–447.</w:t>
      </w:r>
    </w:p>
    <w:p w14:paraId="5D5903A6" w14:textId="77777777" w:rsidR="00DC206C" w:rsidRPr="00DC206C" w:rsidRDefault="00DC206C" w:rsidP="00DC206C">
      <w:pPr>
        <w:widowControl w:val="0"/>
        <w:autoSpaceDE w:val="0"/>
        <w:autoSpaceDN w:val="0"/>
        <w:adjustRightInd w:val="0"/>
        <w:rPr>
          <w:noProof/>
        </w:rPr>
      </w:pPr>
      <w:r w:rsidRPr="00DC206C">
        <w:rPr>
          <w:noProof/>
        </w:rPr>
        <w:t xml:space="preserve">Terada, S., Sakurai, Y., Nakahara, H., and Fujisawa, S. (2017). Temporal and Rate Coding for Discrete Event Sequences in the Hippocampus. Neuron </w:t>
      </w:r>
      <w:r w:rsidRPr="00DC206C">
        <w:rPr>
          <w:i/>
          <w:iCs/>
          <w:noProof/>
        </w:rPr>
        <w:t>94</w:t>
      </w:r>
      <w:r w:rsidRPr="00DC206C">
        <w:rPr>
          <w:noProof/>
        </w:rPr>
        <w:t>, 1248–1262.e4.</w:t>
      </w:r>
    </w:p>
    <w:p w14:paraId="3AEDE4B3" w14:textId="77777777" w:rsidR="00DC206C" w:rsidRPr="00DC206C" w:rsidRDefault="00DC206C" w:rsidP="00DC206C">
      <w:pPr>
        <w:widowControl w:val="0"/>
        <w:autoSpaceDE w:val="0"/>
        <w:autoSpaceDN w:val="0"/>
        <w:adjustRightInd w:val="0"/>
        <w:rPr>
          <w:noProof/>
        </w:rPr>
      </w:pPr>
      <w:r w:rsidRPr="00DC206C">
        <w:rPr>
          <w:noProof/>
        </w:rPr>
        <w:t xml:space="preserve">Thompson, L.T., and Best, P.J. (1990). Long-term stability of the place-field activity of single </w:t>
      </w:r>
      <w:r w:rsidRPr="00DC206C">
        <w:rPr>
          <w:noProof/>
        </w:rPr>
        <w:lastRenderedPageBreak/>
        <w:t xml:space="preserve">units recorded from the dorsal hippocampus of freely behaving rats. Brain Res. </w:t>
      </w:r>
      <w:r w:rsidRPr="00DC206C">
        <w:rPr>
          <w:i/>
          <w:iCs/>
          <w:noProof/>
        </w:rPr>
        <w:t>509</w:t>
      </w:r>
      <w:r w:rsidRPr="00DC206C">
        <w:rPr>
          <w:noProof/>
        </w:rPr>
        <w:t>, 299–308.</w:t>
      </w:r>
    </w:p>
    <w:p w14:paraId="536B885C" w14:textId="77777777" w:rsidR="00DC206C" w:rsidRPr="00DC206C" w:rsidRDefault="00DC206C" w:rsidP="00DC206C">
      <w:pPr>
        <w:widowControl w:val="0"/>
        <w:autoSpaceDE w:val="0"/>
        <w:autoSpaceDN w:val="0"/>
        <w:adjustRightInd w:val="0"/>
        <w:rPr>
          <w:noProof/>
        </w:rPr>
      </w:pPr>
      <w:r w:rsidRPr="00DC206C">
        <w:rPr>
          <w:noProof/>
        </w:rPr>
        <w:t xml:space="preserve">Tolman, E.C. (1948). Cognitive maps in rats and men. Psychol. Rev. </w:t>
      </w:r>
      <w:r w:rsidRPr="00DC206C">
        <w:rPr>
          <w:i/>
          <w:iCs/>
          <w:noProof/>
        </w:rPr>
        <w:t>55</w:t>
      </w:r>
      <w:r w:rsidRPr="00DC206C">
        <w:rPr>
          <w:noProof/>
        </w:rPr>
        <w:t>, 189–208.</w:t>
      </w:r>
    </w:p>
    <w:p w14:paraId="5F5B0963" w14:textId="77777777" w:rsidR="00DC206C" w:rsidRPr="00DC206C" w:rsidRDefault="00DC206C" w:rsidP="00DC206C">
      <w:pPr>
        <w:widowControl w:val="0"/>
        <w:autoSpaceDE w:val="0"/>
        <w:autoSpaceDN w:val="0"/>
        <w:adjustRightInd w:val="0"/>
        <w:rPr>
          <w:noProof/>
        </w:rPr>
      </w:pPr>
      <w:r w:rsidRPr="00DC206C">
        <w:rPr>
          <w:noProof/>
        </w:rPr>
        <w:t xml:space="preserve">Tovote, P., Fadok, J.P., and Lüthi, A. (2015). Neuronal circuits for fear and anxiety. Nat. Rev. Neurosci. </w:t>
      </w:r>
      <w:r w:rsidRPr="00DC206C">
        <w:rPr>
          <w:i/>
          <w:iCs/>
          <w:noProof/>
        </w:rPr>
        <w:t>16</w:t>
      </w:r>
      <w:r w:rsidRPr="00DC206C">
        <w:rPr>
          <w:noProof/>
        </w:rPr>
        <w:t>, 317–331.</w:t>
      </w:r>
    </w:p>
    <w:p w14:paraId="4283FE3F" w14:textId="77777777" w:rsidR="00DC206C" w:rsidRPr="00DC206C" w:rsidRDefault="00DC206C" w:rsidP="00DC206C">
      <w:pPr>
        <w:widowControl w:val="0"/>
        <w:autoSpaceDE w:val="0"/>
        <w:autoSpaceDN w:val="0"/>
        <w:adjustRightInd w:val="0"/>
        <w:rPr>
          <w:noProof/>
        </w:rPr>
      </w:pPr>
      <w:r w:rsidRPr="00DC206C">
        <w:rPr>
          <w:noProof/>
        </w:rPr>
        <w:t xml:space="preserve">Treves, A., and Rolls, E.T. (1994). Computational analysis of the role of the hippocampus in memory. Hippocampus </w:t>
      </w:r>
      <w:r w:rsidRPr="00DC206C">
        <w:rPr>
          <w:i/>
          <w:iCs/>
          <w:noProof/>
        </w:rPr>
        <w:t>4</w:t>
      </w:r>
      <w:r w:rsidRPr="00DC206C">
        <w:rPr>
          <w:noProof/>
        </w:rPr>
        <w:t>, 374–391.</w:t>
      </w:r>
    </w:p>
    <w:p w14:paraId="5CBD8436" w14:textId="77777777" w:rsidR="00DC206C" w:rsidRPr="00DC206C" w:rsidRDefault="00DC206C" w:rsidP="00DC206C">
      <w:pPr>
        <w:widowControl w:val="0"/>
        <w:autoSpaceDE w:val="0"/>
        <w:autoSpaceDN w:val="0"/>
        <w:adjustRightInd w:val="0"/>
        <w:rPr>
          <w:noProof/>
        </w:rPr>
      </w:pPr>
      <w:r w:rsidRPr="00DC206C">
        <w:rPr>
          <w:noProof/>
        </w:rPr>
        <w:t xml:space="preserve">Trouche, S., Sasaki, J.M., Tu, T., and Reijmers, L.G. (2013). Fear Extinction Causes Target-Specific Remodeling of Perisomatic Inhibitory Synapses. Neuron </w:t>
      </w:r>
      <w:r w:rsidRPr="00DC206C">
        <w:rPr>
          <w:i/>
          <w:iCs/>
          <w:noProof/>
        </w:rPr>
        <w:t>80</w:t>
      </w:r>
      <w:r w:rsidRPr="00DC206C">
        <w:rPr>
          <w:noProof/>
        </w:rPr>
        <w:t>, 1054–1065.</w:t>
      </w:r>
    </w:p>
    <w:p w14:paraId="6D85F6D6" w14:textId="77777777" w:rsidR="00DC206C" w:rsidRPr="00DC206C" w:rsidRDefault="00DC206C" w:rsidP="00DC206C">
      <w:pPr>
        <w:widowControl w:val="0"/>
        <w:autoSpaceDE w:val="0"/>
        <w:autoSpaceDN w:val="0"/>
        <w:adjustRightInd w:val="0"/>
        <w:rPr>
          <w:noProof/>
        </w:rPr>
      </w:pPr>
      <w:r w:rsidRPr="00DC206C">
        <w:rPr>
          <w:noProof/>
        </w:rPr>
        <w:t xml:space="preserve">Tsao, A., Moser, M.-B., and Moser, E.I. (2013). Traces of Experience in the Lateral Entorhinal Cortex. Curr. Biol. </w:t>
      </w:r>
      <w:r w:rsidRPr="00DC206C">
        <w:rPr>
          <w:i/>
          <w:iCs/>
          <w:noProof/>
        </w:rPr>
        <w:t>23</w:t>
      </w:r>
      <w:r w:rsidRPr="00DC206C">
        <w:rPr>
          <w:noProof/>
        </w:rPr>
        <w:t>, 399–405.</w:t>
      </w:r>
    </w:p>
    <w:p w14:paraId="475B6D2C" w14:textId="77777777" w:rsidR="00DC206C" w:rsidRPr="00DC206C" w:rsidRDefault="00DC206C" w:rsidP="00DC206C">
      <w:pPr>
        <w:widowControl w:val="0"/>
        <w:autoSpaceDE w:val="0"/>
        <w:autoSpaceDN w:val="0"/>
        <w:adjustRightInd w:val="0"/>
        <w:rPr>
          <w:noProof/>
        </w:rPr>
      </w:pPr>
      <w:r w:rsidRPr="00DC206C">
        <w:rPr>
          <w:noProof/>
        </w:rPr>
        <w:t xml:space="preserve">Tsao, A., Sugar, J., Lu, L., Wang, C., Knierim, J.J., Moser, M.-B., and Moser, E.I. (2018). Integrating time from experience in the lateral entorhinal cortex. Nature </w:t>
      </w:r>
      <w:r w:rsidRPr="00DC206C">
        <w:rPr>
          <w:i/>
          <w:iCs/>
          <w:noProof/>
        </w:rPr>
        <w:t>561</w:t>
      </w:r>
      <w:r w:rsidRPr="00DC206C">
        <w:rPr>
          <w:noProof/>
        </w:rPr>
        <w:t>, 57–62.</w:t>
      </w:r>
    </w:p>
    <w:p w14:paraId="19780D86" w14:textId="77777777" w:rsidR="00DC206C" w:rsidRPr="00DC206C" w:rsidRDefault="00DC206C" w:rsidP="00DC206C">
      <w:pPr>
        <w:widowControl w:val="0"/>
        <w:autoSpaceDE w:val="0"/>
        <w:autoSpaceDN w:val="0"/>
        <w:adjustRightInd w:val="0"/>
        <w:rPr>
          <w:noProof/>
        </w:rPr>
      </w:pPr>
      <w:r w:rsidRPr="00DC206C">
        <w:rPr>
          <w:noProof/>
        </w:rPr>
        <w:t xml:space="preserve">Wallenstein, G. V, Eichenbaum, H., and Hasselmo, M.E. (1998). The hippocampus as an associator of discontiguous events. Trends Neurosci. </w:t>
      </w:r>
      <w:r w:rsidRPr="00DC206C">
        <w:rPr>
          <w:i/>
          <w:iCs/>
          <w:noProof/>
        </w:rPr>
        <w:t>21</w:t>
      </w:r>
      <w:r w:rsidRPr="00DC206C">
        <w:rPr>
          <w:noProof/>
        </w:rPr>
        <w:t>, 317–323.</w:t>
      </w:r>
    </w:p>
    <w:p w14:paraId="2DAB8DAB" w14:textId="77777777" w:rsidR="00DC206C" w:rsidRPr="00DC206C" w:rsidRDefault="00DC206C" w:rsidP="00DC206C">
      <w:pPr>
        <w:widowControl w:val="0"/>
        <w:autoSpaceDE w:val="0"/>
        <w:autoSpaceDN w:val="0"/>
        <w:adjustRightInd w:val="0"/>
        <w:rPr>
          <w:noProof/>
        </w:rPr>
      </w:pPr>
      <w:r w:rsidRPr="00DC206C">
        <w:rPr>
          <w:noProof/>
        </w:rPr>
        <w:t xml:space="preserve">Wang, Y., Romani, S., Lustig, B., Leonardo, A., and Pastalkova, E. (2014). Theta sequences are essential for internally generated hippocampal firing fields. Nat. Neurosci. </w:t>
      </w:r>
      <w:r w:rsidRPr="00DC206C">
        <w:rPr>
          <w:i/>
          <w:iCs/>
          <w:noProof/>
        </w:rPr>
        <w:t>18</w:t>
      </w:r>
      <w:r w:rsidRPr="00DC206C">
        <w:rPr>
          <w:noProof/>
        </w:rPr>
        <w:t>, 282–288.</w:t>
      </w:r>
    </w:p>
    <w:p w14:paraId="2966B79B" w14:textId="77777777" w:rsidR="00DC206C" w:rsidRPr="00DC206C" w:rsidRDefault="00DC206C" w:rsidP="00DC206C">
      <w:pPr>
        <w:widowControl w:val="0"/>
        <w:autoSpaceDE w:val="0"/>
        <w:autoSpaceDN w:val="0"/>
        <w:adjustRightInd w:val="0"/>
        <w:rPr>
          <w:noProof/>
        </w:rPr>
      </w:pPr>
      <w:r w:rsidRPr="00DC206C">
        <w:rPr>
          <w:noProof/>
        </w:rPr>
        <w:t xml:space="preserve">Wikenheiser, A.M., and Redish, A.D. (2015). Hippocampal theta sequences reflect current goals. Nat. Neurosci. </w:t>
      </w:r>
      <w:r w:rsidRPr="00DC206C">
        <w:rPr>
          <w:i/>
          <w:iCs/>
          <w:noProof/>
        </w:rPr>
        <w:t>18</w:t>
      </w:r>
      <w:r w:rsidRPr="00DC206C">
        <w:rPr>
          <w:noProof/>
        </w:rPr>
        <w:t>, 289–294.</w:t>
      </w:r>
    </w:p>
    <w:p w14:paraId="649E9105" w14:textId="77777777" w:rsidR="00DC206C" w:rsidRPr="00DC206C" w:rsidRDefault="00DC206C" w:rsidP="00DC206C">
      <w:pPr>
        <w:widowControl w:val="0"/>
        <w:autoSpaceDE w:val="0"/>
        <w:autoSpaceDN w:val="0"/>
        <w:adjustRightInd w:val="0"/>
        <w:rPr>
          <w:noProof/>
        </w:rPr>
      </w:pPr>
      <w:r w:rsidRPr="00DC206C">
        <w:rPr>
          <w:noProof/>
        </w:rPr>
        <w:t xml:space="preserve">Wilson, M.A., and McNaughton, B.L. (1993). Dynamics of the hippocampal ensemble code for space. Science </w:t>
      </w:r>
      <w:r w:rsidRPr="00DC206C">
        <w:rPr>
          <w:i/>
          <w:iCs/>
          <w:noProof/>
        </w:rPr>
        <w:t>261</w:t>
      </w:r>
      <w:r w:rsidRPr="00DC206C">
        <w:rPr>
          <w:noProof/>
        </w:rPr>
        <w:t>, 1055–1058.</w:t>
      </w:r>
    </w:p>
    <w:p w14:paraId="322E533F" w14:textId="77777777" w:rsidR="00DC206C" w:rsidRPr="00DC206C" w:rsidRDefault="00DC206C" w:rsidP="00DC206C">
      <w:pPr>
        <w:widowControl w:val="0"/>
        <w:autoSpaceDE w:val="0"/>
        <w:autoSpaceDN w:val="0"/>
        <w:adjustRightInd w:val="0"/>
        <w:rPr>
          <w:noProof/>
        </w:rPr>
      </w:pPr>
      <w:r w:rsidRPr="00DC206C">
        <w:rPr>
          <w:noProof/>
        </w:rPr>
        <w:t xml:space="preserve">Wilson, M.A., and McNaughton, B.L. (1994). Reactivation of hippocampal ensemble memories during sleep. Science </w:t>
      </w:r>
      <w:r w:rsidRPr="00DC206C">
        <w:rPr>
          <w:i/>
          <w:iCs/>
          <w:noProof/>
        </w:rPr>
        <w:t>265</w:t>
      </w:r>
      <w:r w:rsidRPr="00DC206C">
        <w:rPr>
          <w:noProof/>
        </w:rPr>
        <w:t>, 676–679.</w:t>
      </w:r>
    </w:p>
    <w:p w14:paraId="363C56FA" w14:textId="77777777" w:rsidR="00DC206C" w:rsidRPr="00DC206C" w:rsidRDefault="00DC206C" w:rsidP="00DC206C">
      <w:pPr>
        <w:widowControl w:val="0"/>
        <w:autoSpaceDE w:val="0"/>
        <w:autoSpaceDN w:val="0"/>
        <w:adjustRightInd w:val="0"/>
        <w:rPr>
          <w:noProof/>
        </w:rPr>
      </w:pPr>
      <w:r w:rsidRPr="00DC206C">
        <w:rPr>
          <w:noProof/>
        </w:rPr>
        <w:t xml:space="preserve">Wintzer, M.E., Boehringer, R., Polygalov, D., and McHugh, T.J. (2014). The Hippocampal CA2 Ensemble Is Sensitive to Contextual Change. J. Neurosci. </w:t>
      </w:r>
      <w:r w:rsidRPr="00DC206C">
        <w:rPr>
          <w:i/>
          <w:iCs/>
          <w:noProof/>
        </w:rPr>
        <w:t>34</w:t>
      </w:r>
      <w:r w:rsidRPr="00DC206C">
        <w:rPr>
          <w:noProof/>
        </w:rPr>
        <w:t>, 3056–3066.</w:t>
      </w:r>
    </w:p>
    <w:p w14:paraId="43E18C69" w14:textId="77777777" w:rsidR="00DC206C" w:rsidRPr="00DC206C" w:rsidRDefault="00DC206C" w:rsidP="00DC206C">
      <w:pPr>
        <w:widowControl w:val="0"/>
        <w:autoSpaceDE w:val="0"/>
        <w:autoSpaceDN w:val="0"/>
        <w:adjustRightInd w:val="0"/>
        <w:rPr>
          <w:noProof/>
        </w:rPr>
      </w:pPr>
      <w:r w:rsidRPr="00DC206C">
        <w:rPr>
          <w:noProof/>
        </w:rPr>
        <w:t xml:space="preserve">Witter, M.P. (1993). Organization of the entorhinal—hippocampal system: A review of current anatomical data. Hippocampus </w:t>
      </w:r>
      <w:r w:rsidRPr="00DC206C">
        <w:rPr>
          <w:i/>
          <w:iCs/>
          <w:noProof/>
        </w:rPr>
        <w:t>3</w:t>
      </w:r>
      <w:r w:rsidRPr="00DC206C">
        <w:rPr>
          <w:noProof/>
        </w:rPr>
        <w:t>, 33–44.</w:t>
      </w:r>
    </w:p>
    <w:p w14:paraId="3ED47EF2" w14:textId="77777777" w:rsidR="00DC206C" w:rsidRPr="00DC206C" w:rsidRDefault="00DC206C" w:rsidP="00DC206C">
      <w:pPr>
        <w:widowControl w:val="0"/>
        <w:autoSpaceDE w:val="0"/>
        <w:autoSpaceDN w:val="0"/>
        <w:adjustRightInd w:val="0"/>
        <w:rPr>
          <w:noProof/>
        </w:rPr>
      </w:pPr>
      <w:r w:rsidRPr="00DC206C">
        <w:rPr>
          <w:noProof/>
        </w:rPr>
        <w:t xml:space="preserve">Wood, E.R., Dudchenko, P. a, Robitsek, R.J., and Eichenbaum, H. (2000). Hippocampal neurons encode information about different types of memory episodes occurring in the same location. Neuron </w:t>
      </w:r>
      <w:r w:rsidRPr="00DC206C">
        <w:rPr>
          <w:i/>
          <w:iCs/>
          <w:noProof/>
        </w:rPr>
        <w:t>27</w:t>
      </w:r>
      <w:r w:rsidRPr="00DC206C">
        <w:rPr>
          <w:noProof/>
        </w:rPr>
        <w:t>, 623–633.</w:t>
      </w:r>
    </w:p>
    <w:p w14:paraId="7916EBD8" w14:textId="77777777" w:rsidR="00DC206C" w:rsidRPr="00DC206C" w:rsidRDefault="00DC206C" w:rsidP="00DC206C">
      <w:pPr>
        <w:widowControl w:val="0"/>
        <w:autoSpaceDE w:val="0"/>
        <w:autoSpaceDN w:val="0"/>
        <w:adjustRightInd w:val="0"/>
        <w:rPr>
          <w:noProof/>
        </w:rPr>
      </w:pPr>
      <w:r w:rsidRPr="00DC206C">
        <w:rPr>
          <w:noProof/>
        </w:rPr>
        <w:t xml:space="preserve">Wu, C.-T., Haggerty, D., Kemere, C., and Ji, D. (2017). Hippocampal awake replay in fear memory retrieval. Nat. Neurosci. </w:t>
      </w:r>
      <w:r w:rsidRPr="00DC206C">
        <w:rPr>
          <w:i/>
          <w:iCs/>
          <w:noProof/>
        </w:rPr>
        <w:t>20</w:t>
      </w:r>
      <w:r w:rsidRPr="00DC206C">
        <w:rPr>
          <w:noProof/>
        </w:rPr>
        <w:t>, 571–580.</w:t>
      </w:r>
    </w:p>
    <w:p w14:paraId="7F62A6D0" w14:textId="77777777" w:rsidR="00DC206C" w:rsidRPr="00DC206C" w:rsidRDefault="00DC206C" w:rsidP="00DC206C">
      <w:pPr>
        <w:widowControl w:val="0"/>
        <w:autoSpaceDE w:val="0"/>
        <w:autoSpaceDN w:val="0"/>
        <w:adjustRightInd w:val="0"/>
        <w:rPr>
          <w:noProof/>
        </w:rPr>
      </w:pPr>
      <w:r w:rsidRPr="00DC206C">
        <w:rPr>
          <w:noProof/>
        </w:rPr>
        <w:t xml:space="preserve">Wyss, J.M., and Van Groen, T. (1992). Connections between the retrosplenial cortex and the hippocampal formation in the rat: A review. Hippocampus </w:t>
      </w:r>
      <w:r w:rsidRPr="00DC206C">
        <w:rPr>
          <w:i/>
          <w:iCs/>
          <w:noProof/>
        </w:rPr>
        <w:t>2</w:t>
      </w:r>
      <w:r w:rsidRPr="00DC206C">
        <w:rPr>
          <w:noProof/>
        </w:rPr>
        <w:t>, 1–11.</w:t>
      </w:r>
    </w:p>
    <w:p w14:paraId="06A688C1" w14:textId="77777777" w:rsidR="00DC206C" w:rsidRPr="00DC206C" w:rsidRDefault="00DC206C" w:rsidP="00DC206C">
      <w:pPr>
        <w:widowControl w:val="0"/>
        <w:autoSpaceDE w:val="0"/>
        <w:autoSpaceDN w:val="0"/>
        <w:adjustRightInd w:val="0"/>
        <w:rPr>
          <w:noProof/>
        </w:rPr>
      </w:pPr>
      <w:r w:rsidRPr="00DC206C">
        <w:rPr>
          <w:noProof/>
        </w:rPr>
        <w:t xml:space="preserve">Xu, X., Sun, Y., Holmes, T.C., and López, A.J. (2016). Noncanonical connections between the subiculum and hippocampal CA1. J. Comp. Neurol. </w:t>
      </w:r>
      <w:r w:rsidRPr="00DC206C">
        <w:rPr>
          <w:i/>
          <w:iCs/>
          <w:noProof/>
        </w:rPr>
        <w:t>524</w:t>
      </w:r>
      <w:r w:rsidRPr="00DC206C">
        <w:rPr>
          <w:noProof/>
        </w:rPr>
        <w:t>, 3666–3673.</w:t>
      </w:r>
    </w:p>
    <w:p w14:paraId="3DD90C16" w14:textId="77777777" w:rsidR="00DC206C" w:rsidRPr="00DC206C" w:rsidRDefault="00DC206C" w:rsidP="00DC206C">
      <w:pPr>
        <w:widowControl w:val="0"/>
        <w:autoSpaceDE w:val="0"/>
        <w:autoSpaceDN w:val="0"/>
        <w:adjustRightInd w:val="0"/>
        <w:rPr>
          <w:noProof/>
        </w:rPr>
      </w:pPr>
      <w:r w:rsidRPr="00DC206C">
        <w:rPr>
          <w:noProof/>
        </w:rPr>
        <w:t xml:space="preserve">Yassa, M.A., and Stark, C.E.L. (2011). Pattern separation in the hippocampus. Trends Neurosci. </w:t>
      </w:r>
      <w:r w:rsidRPr="00DC206C">
        <w:rPr>
          <w:i/>
          <w:iCs/>
          <w:noProof/>
        </w:rPr>
        <w:t>34</w:t>
      </w:r>
      <w:r w:rsidRPr="00DC206C">
        <w:rPr>
          <w:noProof/>
        </w:rPr>
        <w:t>, 515–525.</w:t>
      </w:r>
    </w:p>
    <w:p w14:paraId="4AB175C4" w14:textId="77777777" w:rsidR="00DC206C" w:rsidRPr="00DC206C" w:rsidRDefault="00DC206C" w:rsidP="00DC206C">
      <w:pPr>
        <w:widowControl w:val="0"/>
        <w:autoSpaceDE w:val="0"/>
        <w:autoSpaceDN w:val="0"/>
        <w:adjustRightInd w:val="0"/>
        <w:rPr>
          <w:noProof/>
        </w:rPr>
      </w:pPr>
      <w:r w:rsidRPr="00DC206C">
        <w:rPr>
          <w:noProof/>
        </w:rPr>
        <w:t xml:space="preserve">Yokose, J., Okubo-Suzuki, R., Nomoto, M., Ohkawa, N., Nishizono, H., Suzuki, A., Matsuo, M., Tsujimura, S., Takahashi, Y., Nagase, M., et al. (2017). Overlapping memory trace indispensable for linking, but not recalling, individual memories. Science (80-. ). </w:t>
      </w:r>
      <w:r w:rsidRPr="00DC206C">
        <w:rPr>
          <w:i/>
          <w:iCs/>
          <w:noProof/>
        </w:rPr>
        <w:t>355</w:t>
      </w:r>
      <w:r w:rsidRPr="00DC206C">
        <w:rPr>
          <w:noProof/>
        </w:rPr>
        <w:t>, 398–403.</w:t>
      </w:r>
    </w:p>
    <w:p w14:paraId="14FFCEE0" w14:textId="77777777" w:rsidR="00DC206C" w:rsidRPr="00DC206C" w:rsidRDefault="00DC206C" w:rsidP="00DC206C">
      <w:pPr>
        <w:widowControl w:val="0"/>
        <w:autoSpaceDE w:val="0"/>
        <w:autoSpaceDN w:val="0"/>
        <w:adjustRightInd w:val="0"/>
        <w:rPr>
          <w:noProof/>
        </w:rPr>
      </w:pPr>
      <w:r w:rsidRPr="00DC206C">
        <w:rPr>
          <w:noProof/>
        </w:rPr>
        <w:t xml:space="preserve">Young, W.S., Li, J., Wersinger, S.R., and Palkovits, M. (2006). The vasopressin 1b receptor is prominent in the hippocampal area CA2 where it is unaffected by restraint stress or adrenalectomy. Neuroscience </w:t>
      </w:r>
      <w:r w:rsidRPr="00DC206C">
        <w:rPr>
          <w:i/>
          <w:iCs/>
          <w:noProof/>
        </w:rPr>
        <w:t>143</w:t>
      </w:r>
      <w:r w:rsidRPr="00DC206C">
        <w:rPr>
          <w:noProof/>
        </w:rPr>
        <w:t>, 1031–1039.</w:t>
      </w:r>
    </w:p>
    <w:p w14:paraId="34B025B7" w14:textId="77777777" w:rsidR="00DC206C" w:rsidRPr="00DC206C" w:rsidRDefault="00DC206C" w:rsidP="00DC206C">
      <w:pPr>
        <w:widowControl w:val="0"/>
        <w:autoSpaceDE w:val="0"/>
        <w:autoSpaceDN w:val="0"/>
        <w:adjustRightInd w:val="0"/>
        <w:rPr>
          <w:noProof/>
        </w:rPr>
      </w:pPr>
      <w:r w:rsidRPr="00DC206C">
        <w:rPr>
          <w:noProof/>
        </w:rPr>
        <w:t xml:space="preserve">Ziv, Y., Burns, L.D., Cocker, E.D., Hamel, E.O., Ghosh, K.K., Kitch, L.J., Gamal, A. El, and Schnitzer, M.J. (2013). Long-term dynamics of CA1 hippocampal place codes. Nat. Neurosci. </w:t>
      </w:r>
      <w:r w:rsidRPr="00DC206C">
        <w:rPr>
          <w:i/>
          <w:iCs/>
          <w:noProof/>
        </w:rPr>
        <w:t>16</w:t>
      </w:r>
      <w:r w:rsidRPr="00DC206C">
        <w:rPr>
          <w:noProof/>
        </w:rPr>
        <w:t>, 264–266.</w:t>
      </w:r>
    </w:p>
    <w:p w14:paraId="2D479830" w14:textId="39AD248A" w:rsidR="00717285" w:rsidRDefault="00594435" w:rsidP="0064241E">
      <w:pPr>
        <w:widowControl w:val="0"/>
        <w:autoSpaceDE w:val="0"/>
        <w:autoSpaceDN w:val="0"/>
        <w:adjustRightInd w:val="0"/>
      </w:pPr>
      <w:r>
        <w:lastRenderedPageBreak/>
        <w:fldChar w:fldCharType="end"/>
      </w:r>
    </w:p>
    <w:sectPr w:rsidR="00717285" w:rsidSect="00E97F60">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7292B4" w14:textId="77777777" w:rsidR="000E1306" w:rsidRDefault="000E1306" w:rsidP="00E97F60">
      <w:r>
        <w:separator/>
      </w:r>
    </w:p>
  </w:endnote>
  <w:endnote w:type="continuationSeparator" w:id="0">
    <w:p w14:paraId="364CC7B0" w14:textId="77777777" w:rsidR="000E1306" w:rsidRDefault="000E1306"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onaco">
    <w:charset w:val="00"/>
    <w:family w:val="auto"/>
    <w:pitch w:val="variable"/>
    <w:sig w:usb0="A00002FF" w:usb1="500039FB" w:usb2="00000000" w:usb3="00000000" w:csb0="00000197"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824C9" w14:textId="77777777" w:rsidR="00575B78" w:rsidRDefault="00575B7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575B78" w:rsidRDefault="00575B78" w:rsidP="00E97F6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D9C2D" w14:textId="77777777" w:rsidR="00575B78" w:rsidRDefault="00575B7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206C">
      <w:rPr>
        <w:rStyle w:val="PageNumber"/>
        <w:noProof/>
      </w:rPr>
      <w:t>20</w:t>
    </w:r>
    <w:r>
      <w:rPr>
        <w:rStyle w:val="PageNumber"/>
      </w:rPr>
      <w:fldChar w:fldCharType="end"/>
    </w:r>
  </w:p>
  <w:p w14:paraId="5C67B592" w14:textId="77777777" w:rsidR="00575B78" w:rsidRDefault="00575B78" w:rsidP="00E97F6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29A95" w14:textId="77777777" w:rsidR="000E1306" w:rsidRDefault="000E1306" w:rsidP="00E97F60">
      <w:r>
        <w:separator/>
      </w:r>
    </w:p>
  </w:footnote>
  <w:footnote w:type="continuationSeparator" w:id="0">
    <w:p w14:paraId="3C6C1748" w14:textId="77777777" w:rsidR="000E1306" w:rsidRDefault="000E1306" w:rsidP="00E97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F807F7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4EEC"/>
    <w:rsid w:val="00005CFB"/>
    <w:rsid w:val="00007D79"/>
    <w:rsid w:val="00011114"/>
    <w:rsid w:val="00017750"/>
    <w:rsid w:val="00025723"/>
    <w:rsid w:val="000457B7"/>
    <w:rsid w:val="0004671E"/>
    <w:rsid w:val="00051550"/>
    <w:rsid w:val="000605B8"/>
    <w:rsid w:val="00072E46"/>
    <w:rsid w:val="000803AF"/>
    <w:rsid w:val="0009196F"/>
    <w:rsid w:val="00092E5F"/>
    <w:rsid w:val="00093F2C"/>
    <w:rsid w:val="00094D5A"/>
    <w:rsid w:val="000A091C"/>
    <w:rsid w:val="000C2B9C"/>
    <w:rsid w:val="000C4579"/>
    <w:rsid w:val="000D0E19"/>
    <w:rsid w:val="000D3E75"/>
    <w:rsid w:val="000E1306"/>
    <w:rsid w:val="000E162B"/>
    <w:rsid w:val="000E3ABD"/>
    <w:rsid w:val="000E3B22"/>
    <w:rsid w:val="000E453B"/>
    <w:rsid w:val="000E48C0"/>
    <w:rsid w:val="00100A54"/>
    <w:rsid w:val="00104DDE"/>
    <w:rsid w:val="001147E5"/>
    <w:rsid w:val="00115E1B"/>
    <w:rsid w:val="00124E03"/>
    <w:rsid w:val="00135C3D"/>
    <w:rsid w:val="00135DA1"/>
    <w:rsid w:val="001549EA"/>
    <w:rsid w:val="001553B7"/>
    <w:rsid w:val="00161A7F"/>
    <w:rsid w:val="0017143F"/>
    <w:rsid w:val="00193C8F"/>
    <w:rsid w:val="0019659B"/>
    <w:rsid w:val="001A2544"/>
    <w:rsid w:val="001C2660"/>
    <w:rsid w:val="001C4473"/>
    <w:rsid w:val="00220905"/>
    <w:rsid w:val="00232B2A"/>
    <w:rsid w:val="00235376"/>
    <w:rsid w:val="00272BC9"/>
    <w:rsid w:val="00273940"/>
    <w:rsid w:val="0028625C"/>
    <w:rsid w:val="00286A89"/>
    <w:rsid w:val="0028785F"/>
    <w:rsid w:val="00291B51"/>
    <w:rsid w:val="002979E1"/>
    <w:rsid w:val="002B12D4"/>
    <w:rsid w:val="002B4466"/>
    <w:rsid w:val="002B46A5"/>
    <w:rsid w:val="002B53BF"/>
    <w:rsid w:val="002C1C98"/>
    <w:rsid w:val="002E1C97"/>
    <w:rsid w:val="002F1F84"/>
    <w:rsid w:val="002F31FD"/>
    <w:rsid w:val="002F71DD"/>
    <w:rsid w:val="00300FDA"/>
    <w:rsid w:val="00302954"/>
    <w:rsid w:val="00306681"/>
    <w:rsid w:val="0031267E"/>
    <w:rsid w:val="003142A6"/>
    <w:rsid w:val="003219B2"/>
    <w:rsid w:val="003220E2"/>
    <w:rsid w:val="003233EA"/>
    <w:rsid w:val="00341EB0"/>
    <w:rsid w:val="0035363E"/>
    <w:rsid w:val="00357727"/>
    <w:rsid w:val="0036058B"/>
    <w:rsid w:val="003678FC"/>
    <w:rsid w:val="00374DC8"/>
    <w:rsid w:val="00381C3F"/>
    <w:rsid w:val="003851AF"/>
    <w:rsid w:val="00386CEE"/>
    <w:rsid w:val="00397399"/>
    <w:rsid w:val="003A1142"/>
    <w:rsid w:val="003B271A"/>
    <w:rsid w:val="003E7BC3"/>
    <w:rsid w:val="003F0707"/>
    <w:rsid w:val="004102E8"/>
    <w:rsid w:val="00416288"/>
    <w:rsid w:val="0042751D"/>
    <w:rsid w:val="00436725"/>
    <w:rsid w:val="00437EDE"/>
    <w:rsid w:val="00443917"/>
    <w:rsid w:val="0045617D"/>
    <w:rsid w:val="00457230"/>
    <w:rsid w:val="00470891"/>
    <w:rsid w:val="004728E3"/>
    <w:rsid w:val="00474964"/>
    <w:rsid w:val="00477DE2"/>
    <w:rsid w:val="00477E27"/>
    <w:rsid w:val="00483A23"/>
    <w:rsid w:val="004A0D52"/>
    <w:rsid w:val="004A511E"/>
    <w:rsid w:val="004A5B9A"/>
    <w:rsid w:val="004B15B8"/>
    <w:rsid w:val="004B468C"/>
    <w:rsid w:val="004B7838"/>
    <w:rsid w:val="004C0A8B"/>
    <w:rsid w:val="004D1FCB"/>
    <w:rsid w:val="004D4384"/>
    <w:rsid w:val="004D4AAC"/>
    <w:rsid w:val="004E2ECC"/>
    <w:rsid w:val="004E518D"/>
    <w:rsid w:val="004F748C"/>
    <w:rsid w:val="00514491"/>
    <w:rsid w:val="00533B50"/>
    <w:rsid w:val="00534E9C"/>
    <w:rsid w:val="005433B6"/>
    <w:rsid w:val="00545BEC"/>
    <w:rsid w:val="00545DBD"/>
    <w:rsid w:val="00546DDC"/>
    <w:rsid w:val="00551AF1"/>
    <w:rsid w:val="00561406"/>
    <w:rsid w:val="005659C8"/>
    <w:rsid w:val="00566556"/>
    <w:rsid w:val="0056689D"/>
    <w:rsid w:val="00575B78"/>
    <w:rsid w:val="00576A26"/>
    <w:rsid w:val="00577A6D"/>
    <w:rsid w:val="00580ACF"/>
    <w:rsid w:val="005872D2"/>
    <w:rsid w:val="00593906"/>
    <w:rsid w:val="00594435"/>
    <w:rsid w:val="005A0C42"/>
    <w:rsid w:val="005A49B0"/>
    <w:rsid w:val="005B30F8"/>
    <w:rsid w:val="005D3B3A"/>
    <w:rsid w:val="005D5C18"/>
    <w:rsid w:val="005D627D"/>
    <w:rsid w:val="005D7F80"/>
    <w:rsid w:val="005E0BFC"/>
    <w:rsid w:val="005E4998"/>
    <w:rsid w:val="005E6811"/>
    <w:rsid w:val="006144F3"/>
    <w:rsid w:val="00632CB4"/>
    <w:rsid w:val="00633AC3"/>
    <w:rsid w:val="0063709C"/>
    <w:rsid w:val="0064241E"/>
    <w:rsid w:val="006433F9"/>
    <w:rsid w:val="0065464B"/>
    <w:rsid w:val="00676EB8"/>
    <w:rsid w:val="00680027"/>
    <w:rsid w:val="006A7358"/>
    <w:rsid w:val="006B49CF"/>
    <w:rsid w:val="006C38C5"/>
    <w:rsid w:val="006C42F6"/>
    <w:rsid w:val="006C5897"/>
    <w:rsid w:val="006D3843"/>
    <w:rsid w:val="00704089"/>
    <w:rsid w:val="007108DF"/>
    <w:rsid w:val="0071135D"/>
    <w:rsid w:val="00717285"/>
    <w:rsid w:val="0072309C"/>
    <w:rsid w:val="00726FF4"/>
    <w:rsid w:val="00735929"/>
    <w:rsid w:val="00745024"/>
    <w:rsid w:val="007559A7"/>
    <w:rsid w:val="0076184B"/>
    <w:rsid w:val="007729FA"/>
    <w:rsid w:val="0077736D"/>
    <w:rsid w:val="0077775C"/>
    <w:rsid w:val="0078108D"/>
    <w:rsid w:val="00787804"/>
    <w:rsid w:val="00792344"/>
    <w:rsid w:val="007A5A49"/>
    <w:rsid w:val="007C708D"/>
    <w:rsid w:val="007D66CA"/>
    <w:rsid w:val="00811046"/>
    <w:rsid w:val="008153B4"/>
    <w:rsid w:val="00822246"/>
    <w:rsid w:val="0083599C"/>
    <w:rsid w:val="008403AC"/>
    <w:rsid w:val="0085189C"/>
    <w:rsid w:val="00866020"/>
    <w:rsid w:val="008730DC"/>
    <w:rsid w:val="00877136"/>
    <w:rsid w:val="008A2116"/>
    <w:rsid w:val="008A262F"/>
    <w:rsid w:val="008A75F5"/>
    <w:rsid w:val="008B0165"/>
    <w:rsid w:val="008B1562"/>
    <w:rsid w:val="008B7C9E"/>
    <w:rsid w:val="008C2834"/>
    <w:rsid w:val="008C4A0B"/>
    <w:rsid w:val="008D075B"/>
    <w:rsid w:val="008D324E"/>
    <w:rsid w:val="008F3B64"/>
    <w:rsid w:val="00903050"/>
    <w:rsid w:val="00903C6D"/>
    <w:rsid w:val="00905BAC"/>
    <w:rsid w:val="00923356"/>
    <w:rsid w:val="00925258"/>
    <w:rsid w:val="00932309"/>
    <w:rsid w:val="009359C1"/>
    <w:rsid w:val="00951028"/>
    <w:rsid w:val="00961C30"/>
    <w:rsid w:val="0097100F"/>
    <w:rsid w:val="00975B36"/>
    <w:rsid w:val="009815E5"/>
    <w:rsid w:val="009830B0"/>
    <w:rsid w:val="00991C15"/>
    <w:rsid w:val="00997FBA"/>
    <w:rsid w:val="009A3FFA"/>
    <w:rsid w:val="009B76BA"/>
    <w:rsid w:val="009C0A9E"/>
    <w:rsid w:val="009E78A7"/>
    <w:rsid w:val="009F2C99"/>
    <w:rsid w:val="009F569C"/>
    <w:rsid w:val="009F5BD1"/>
    <w:rsid w:val="00A0271D"/>
    <w:rsid w:val="00A05990"/>
    <w:rsid w:val="00A12F32"/>
    <w:rsid w:val="00A14F5A"/>
    <w:rsid w:val="00A15424"/>
    <w:rsid w:val="00A17A2C"/>
    <w:rsid w:val="00A21019"/>
    <w:rsid w:val="00A23500"/>
    <w:rsid w:val="00A23D6C"/>
    <w:rsid w:val="00A272AC"/>
    <w:rsid w:val="00A66673"/>
    <w:rsid w:val="00A66B20"/>
    <w:rsid w:val="00A718F5"/>
    <w:rsid w:val="00A72ABE"/>
    <w:rsid w:val="00A73258"/>
    <w:rsid w:val="00A81487"/>
    <w:rsid w:val="00A8650E"/>
    <w:rsid w:val="00A90BEA"/>
    <w:rsid w:val="00A92ADB"/>
    <w:rsid w:val="00A95605"/>
    <w:rsid w:val="00AB5C48"/>
    <w:rsid w:val="00AD3F83"/>
    <w:rsid w:val="00AD73B0"/>
    <w:rsid w:val="00AE1FD0"/>
    <w:rsid w:val="00AE40BA"/>
    <w:rsid w:val="00AE5D3D"/>
    <w:rsid w:val="00AE7A3E"/>
    <w:rsid w:val="00B00EB5"/>
    <w:rsid w:val="00B01F37"/>
    <w:rsid w:val="00B203C6"/>
    <w:rsid w:val="00B21A60"/>
    <w:rsid w:val="00B32FFB"/>
    <w:rsid w:val="00B33F7C"/>
    <w:rsid w:val="00B40D5A"/>
    <w:rsid w:val="00B43167"/>
    <w:rsid w:val="00B44524"/>
    <w:rsid w:val="00B473BE"/>
    <w:rsid w:val="00B6055D"/>
    <w:rsid w:val="00B612E9"/>
    <w:rsid w:val="00B760FD"/>
    <w:rsid w:val="00B76F00"/>
    <w:rsid w:val="00B82511"/>
    <w:rsid w:val="00B92F7A"/>
    <w:rsid w:val="00B93397"/>
    <w:rsid w:val="00B95001"/>
    <w:rsid w:val="00B95A62"/>
    <w:rsid w:val="00BA3B2C"/>
    <w:rsid w:val="00BB7658"/>
    <w:rsid w:val="00BC6344"/>
    <w:rsid w:val="00BD7355"/>
    <w:rsid w:val="00BE0200"/>
    <w:rsid w:val="00BF4894"/>
    <w:rsid w:val="00BF4949"/>
    <w:rsid w:val="00C031FF"/>
    <w:rsid w:val="00C06ABD"/>
    <w:rsid w:val="00C15A59"/>
    <w:rsid w:val="00C15DAC"/>
    <w:rsid w:val="00C34DDA"/>
    <w:rsid w:val="00C520F6"/>
    <w:rsid w:val="00C54DFC"/>
    <w:rsid w:val="00C56751"/>
    <w:rsid w:val="00C80915"/>
    <w:rsid w:val="00C866DE"/>
    <w:rsid w:val="00C92BF8"/>
    <w:rsid w:val="00CB1993"/>
    <w:rsid w:val="00CB6E0D"/>
    <w:rsid w:val="00CC17B1"/>
    <w:rsid w:val="00CC7F94"/>
    <w:rsid w:val="00CD35D1"/>
    <w:rsid w:val="00CD6594"/>
    <w:rsid w:val="00CD784C"/>
    <w:rsid w:val="00CE5536"/>
    <w:rsid w:val="00CE79B9"/>
    <w:rsid w:val="00D23DAD"/>
    <w:rsid w:val="00D23F52"/>
    <w:rsid w:val="00D25BE2"/>
    <w:rsid w:val="00D4752A"/>
    <w:rsid w:val="00D71564"/>
    <w:rsid w:val="00D7766D"/>
    <w:rsid w:val="00D927B5"/>
    <w:rsid w:val="00D94B43"/>
    <w:rsid w:val="00DA1601"/>
    <w:rsid w:val="00DB2034"/>
    <w:rsid w:val="00DB5987"/>
    <w:rsid w:val="00DB6DB0"/>
    <w:rsid w:val="00DC206C"/>
    <w:rsid w:val="00DD21DD"/>
    <w:rsid w:val="00DD6178"/>
    <w:rsid w:val="00DE761E"/>
    <w:rsid w:val="00DF25CF"/>
    <w:rsid w:val="00DF4F8D"/>
    <w:rsid w:val="00E10E70"/>
    <w:rsid w:val="00E23287"/>
    <w:rsid w:val="00E5103B"/>
    <w:rsid w:val="00E77F4B"/>
    <w:rsid w:val="00E846AC"/>
    <w:rsid w:val="00E85E3D"/>
    <w:rsid w:val="00E97F60"/>
    <w:rsid w:val="00EA27B5"/>
    <w:rsid w:val="00EA6B45"/>
    <w:rsid w:val="00EB5375"/>
    <w:rsid w:val="00ED5A37"/>
    <w:rsid w:val="00EE17D4"/>
    <w:rsid w:val="00EE518C"/>
    <w:rsid w:val="00EF3177"/>
    <w:rsid w:val="00EF4059"/>
    <w:rsid w:val="00F213F2"/>
    <w:rsid w:val="00F33D78"/>
    <w:rsid w:val="00F35177"/>
    <w:rsid w:val="00F35D00"/>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5D43DD"/>
  <w14:defaultImageDpi w14:val="300"/>
  <w15:docId w15:val="{3D56FB62-4670-4FA2-9F55-26DA54F1B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4B91A-5727-44A8-9FB4-8F59A8731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29</Pages>
  <Words>77052</Words>
  <Characters>439201</Characters>
  <Application>Microsoft Office Word</Application>
  <DocSecurity>0</DocSecurity>
  <Lines>3660</Lines>
  <Paragraphs>10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Mau, William</cp:lastModifiedBy>
  <cp:revision>155</cp:revision>
  <dcterms:created xsi:type="dcterms:W3CDTF">2018-09-28T18:14:00Z</dcterms:created>
  <dcterms:modified xsi:type="dcterms:W3CDTF">2019-01-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